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7987" w:rsidRPr="007A7A4F" w:rsidRDefault="00897987" w:rsidP="00F1667F">
      <w:pPr>
        <w:spacing w:after="0"/>
        <w:jc w:val="center"/>
        <w:rPr>
          <w:rFonts w:ascii="Times New Roman" w:hAnsi="Times New Roman" w:cs="Times New Roman"/>
          <w:sz w:val="24"/>
          <w:szCs w:val="24"/>
        </w:rPr>
      </w:pPr>
      <w:r w:rsidRPr="007A7A4F">
        <w:rPr>
          <w:rFonts w:ascii="Times New Roman" w:hAnsi="Times New Roman" w:cs="Times New Roman"/>
          <w:sz w:val="24"/>
          <w:szCs w:val="24"/>
        </w:rPr>
        <w:t>Schmitt’s Democratic Dialectic:</w:t>
      </w:r>
    </w:p>
    <w:p w:rsidR="00897987" w:rsidRDefault="00897987" w:rsidP="00897987">
      <w:pPr>
        <w:spacing w:after="0"/>
        <w:jc w:val="center"/>
        <w:rPr>
          <w:rFonts w:ascii="Times New Roman" w:hAnsi="Times New Roman" w:cs="Times New Roman"/>
          <w:sz w:val="24"/>
          <w:szCs w:val="24"/>
        </w:rPr>
      </w:pPr>
      <w:proofErr w:type="gramStart"/>
      <w:r w:rsidRPr="007A7A4F">
        <w:rPr>
          <w:rFonts w:ascii="Times New Roman" w:hAnsi="Times New Roman" w:cs="Times New Roman"/>
          <w:sz w:val="24"/>
          <w:szCs w:val="24"/>
        </w:rPr>
        <w:t>on</w:t>
      </w:r>
      <w:proofErr w:type="gramEnd"/>
      <w:r w:rsidRPr="007A7A4F">
        <w:rPr>
          <w:rFonts w:ascii="Times New Roman" w:hAnsi="Times New Roman" w:cs="Times New Roman"/>
          <w:sz w:val="24"/>
          <w:szCs w:val="24"/>
        </w:rPr>
        <w:t xml:space="preserve"> the Limits of Democracy as a Value</w:t>
      </w:r>
    </w:p>
    <w:p w:rsidR="00F1667F" w:rsidRDefault="00F1667F" w:rsidP="00897987">
      <w:pPr>
        <w:spacing w:after="0"/>
        <w:jc w:val="center"/>
        <w:rPr>
          <w:rFonts w:ascii="Times New Roman" w:hAnsi="Times New Roman" w:cs="Times New Roman"/>
          <w:sz w:val="24"/>
          <w:szCs w:val="24"/>
        </w:rPr>
      </w:pPr>
    </w:p>
    <w:p w:rsidR="00F1667F" w:rsidRDefault="00F1667F" w:rsidP="00897987">
      <w:pPr>
        <w:spacing w:after="0"/>
        <w:jc w:val="center"/>
        <w:rPr>
          <w:rFonts w:ascii="Times New Roman" w:hAnsi="Times New Roman" w:cs="Times New Roman"/>
          <w:sz w:val="24"/>
          <w:szCs w:val="24"/>
        </w:rPr>
      </w:pPr>
      <w:r>
        <w:rPr>
          <w:rFonts w:ascii="Times New Roman" w:hAnsi="Times New Roman" w:cs="Times New Roman"/>
          <w:sz w:val="24"/>
          <w:szCs w:val="24"/>
        </w:rPr>
        <w:t>Larry Alan Busk</w:t>
      </w:r>
    </w:p>
    <w:p w:rsidR="007F685F" w:rsidRDefault="007F685F" w:rsidP="00897987">
      <w:pPr>
        <w:spacing w:after="0"/>
        <w:jc w:val="center"/>
        <w:rPr>
          <w:rFonts w:ascii="Times New Roman" w:hAnsi="Times New Roman" w:cs="Times New Roman"/>
          <w:sz w:val="24"/>
          <w:szCs w:val="24"/>
        </w:rPr>
      </w:pPr>
    </w:p>
    <w:p w:rsidR="00897987" w:rsidRPr="007A7A4F" w:rsidRDefault="00897987" w:rsidP="00897987">
      <w:pPr>
        <w:spacing w:after="0"/>
        <w:jc w:val="both"/>
        <w:rPr>
          <w:rFonts w:ascii="Times New Roman" w:hAnsi="Times New Roman" w:cs="Times New Roman"/>
          <w:sz w:val="24"/>
          <w:szCs w:val="24"/>
        </w:rPr>
      </w:pP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The work of Carl Schmitt has been interpreted as a defense of democracy against the limitations of liberalism and as a defense of liberalism against the excesses of democracy.</w:t>
      </w:r>
      <w:r w:rsidRPr="007A7A4F">
        <w:rPr>
          <w:rStyle w:val="FootnoteReference"/>
          <w:rFonts w:ascii="Times New Roman" w:hAnsi="Times New Roman" w:cs="Times New Roman"/>
          <w:sz w:val="24"/>
          <w:szCs w:val="24"/>
        </w:rPr>
        <w:footnoteReference w:id="1"/>
      </w:r>
      <w:r w:rsidRPr="007A7A4F">
        <w:rPr>
          <w:rFonts w:ascii="Times New Roman" w:hAnsi="Times New Roman" w:cs="Times New Roman"/>
          <w:sz w:val="24"/>
          <w:szCs w:val="24"/>
        </w:rPr>
        <w:t xml:space="preserve"> It would be difficult to find another philosopher of the twentieth century who has invited such polar understandings on the question of democratic politics. This is partly due to the often cryptic nature of Schmitt’s prose, to some inconsistencies between different writings, and to the infamy and mystique of his association with Nazism; as he put it during his post-war “denazification” interrogation, “Carl Schmitt is quite a peculiar individual…he is also a composite of other individuals.”</w:t>
      </w:r>
      <w:r w:rsidRPr="007A7A4F">
        <w:rPr>
          <w:rStyle w:val="FootnoteReference"/>
          <w:rFonts w:ascii="Times New Roman" w:hAnsi="Times New Roman" w:cs="Times New Roman"/>
          <w:sz w:val="24"/>
          <w:szCs w:val="24"/>
        </w:rPr>
        <w:footnoteReference w:id="2"/>
      </w:r>
      <w:r w:rsidRPr="007A7A4F">
        <w:rPr>
          <w:rFonts w:ascii="Times New Roman" w:hAnsi="Times New Roman" w:cs="Times New Roman"/>
          <w:sz w:val="24"/>
          <w:szCs w:val="24"/>
        </w:rPr>
        <w:t xml:space="preserve">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I want to suggest, however, that this ambiguity is explicable in terms of the difficulty of an argument that Schmitt develops in the first chapter of </w:t>
      </w:r>
      <w:r w:rsidRPr="007A7A4F">
        <w:rPr>
          <w:rFonts w:ascii="Times New Roman" w:hAnsi="Times New Roman" w:cs="Times New Roman"/>
          <w:i/>
          <w:sz w:val="24"/>
          <w:szCs w:val="24"/>
        </w:rPr>
        <w:t xml:space="preserve">The Crisis of Parliamentary Democracy </w:t>
      </w:r>
      <w:r w:rsidRPr="007A7A4F">
        <w:rPr>
          <w:rFonts w:ascii="Times New Roman" w:hAnsi="Times New Roman" w:cs="Times New Roman"/>
          <w:sz w:val="24"/>
          <w:szCs w:val="24"/>
        </w:rPr>
        <w:t>(</w:t>
      </w:r>
      <w:r w:rsidRPr="007A7A4F">
        <w:rPr>
          <w:rFonts w:ascii="Times New Roman" w:hAnsi="Times New Roman" w:cs="Times New Roman"/>
          <w:i/>
          <w:sz w:val="24"/>
          <w:szCs w:val="24"/>
        </w:rPr>
        <w:t xml:space="preserve">Die </w:t>
      </w:r>
      <w:proofErr w:type="spellStart"/>
      <w:r w:rsidRPr="007A7A4F">
        <w:rPr>
          <w:rFonts w:ascii="Times New Roman" w:hAnsi="Times New Roman" w:cs="Times New Roman"/>
          <w:i/>
          <w:sz w:val="24"/>
          <w:szCs w:val="24"/>
        </w:rPr>
        <w:t>geistesgeschichtliche</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Lage</w:t>
      </w:r>
      <w:proofErr w:type="spellEnd"/>
      <w:r w:rsidRPr="007A7A4F">
        <w:rPr>
          <w:rFonts w:ascii="Times New Roman" w:hAnsi="Times New Roman" w:cs="Times New Roman"/>
          <w:i/>
          <w:sz w:val="24"/>
          <w:szCs w:val="24"/>
        </w:rPr>
        <w:t xml:space="preserve"> des </w:t>
      </w:r>
      <w:proofErr w:type="spellStart"/>
      <w:r w:rsidRPr="007A7A4F">
        <w:rPr>
          <w:rFonts w:ascii="Times New Roman" w:hAnsi="Times New Roman" w:cs="Times New Roman"/>
          <w:i/>
          <w:sz w:val="24"/>
          <w:szCs w:val="24"/>
        </w:rPr>
        <w:t>heutigen</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Parlamentarismus</w:t>
      </w:r>
      <w:proofErr w:type="spellEnd"/>
      <w:r w:rsidRPr="007A7A4F">
        <w:rPr>
          <w:rFonts w:ascii="Times New Roman" w:hAnsi="Times New Roman" w:cs="Times New Roman"/>
          <w:sz w:val="24"/>
          <w:szCs w:val="24"/>
        </w:rPr>
        <w:t>),</w:t>
      </w:r>
      <w:r w:rsidRPr="007A7A4F">
        <w:rPr>
          <w:rStyle w:val="FootnoteReference"/>
          <w:rFonts w:ascii="Times New Roman" w:hAnsi="Times New Roman" w:cs="Times New Roman"/>
          <w:sz w:val="24"/>
          <w:szCs w:val="24"/>
        </w:rPr>
        <w:footnoteReference w:id="3"/>
      </w:r>
      <w:r w:rsidRPr="007A7A4F">
        <w:rPr>
          <w:rFonts w:ascii="Times New Roman" w:hAnsi="Times New Roman" w:cs="Times New Roman"/>
          <w:sz w:val="24"/>
          <w:szCs w:val="24"/>
        </w:rPr>
        <w:t xml:space="preserve"> which culminates in the claim that “dictatorship is not antithetical to democracy.”</w:t>
      </w:r>
      <w:r w:rsidRPr="007A7A4F">
        <w:rPr>
          <w:rStyle w:val="FootnoteReference"/>
          <w:rFonts w:ascii="Times New Roman" w:hAnsi="Times New Roman" w:cs="Times New Roman"/>
          <w:sz w:val="24"/>
          <w:szCs w:val="24"/>
        </w:rPr>
        <w:footnoteReference w:id="4"/>
      </w:r>
      <w:r w:rsidRPr="007A7A4F">
        <w:rPr>
          <w:rFonts w:ascii="Times New Roman" w:hAnsi="Times New Roman" w:cs="Times New Roman"/>
          <w:sz w:val="24"/>
          <w:szCs w:val="24"/>
        </w:rPr>
        <w:t xml:space="preserve"> </w:t>
      </w:r>
      <w:r w:rsidRPr="0007785F">
        <w:rPr>
          <w:rFonts w:ascii="Times New Roman" w:hAnsi="Times New Roman" w:cs="Times New Roman"/>
          <w:sz w:val="24"/>
          <w:szCs w:val="24"/>
        </w:rPr>
        <w:t>If we read this argument carefully, we see that Schmitt is neither an opponent nor a defender of democracy, but understands the unfolding of what he calls “the democratic dialectic” as revealing a fundamental ambivalence in the concept of democr</w:t>
      </w:r>
      <w:r w:rsidR="00C547EF" w:rsidRPr="0007785F">
        <w:rPr>
          <w:rFonts w:ascii="Times New Roman" w:hAnsi="Times New Roman" w:cs="Times New Roman"/>
          <w:sz w:val="24"/>
          <w:szCs w:val="24"/>
        </w:rPr>
        <w:t>acy that nullifies its normative</w:t>
      </w:r>
      <w:r w:rsidRPr="0007785F">
        <w:rPr>
          <w:rFonts w:ascii="Times New Roman" w:hAnsi="Times New Roman" w:cs="Times New Roman"/>
          <w:sz w:val="24"/>
          <w:szCs w:val="24"/>
        </w:rPr>
        <w:t xml:space="preserve"> significance. The ambivalence is that, in practice, democratic politics is compelled to introduce a distinction between ‘the will </w:t>
      </w:r>
      <w:r w:rsidRPr="007A7A4F">
        <w:rPr>
          <w:rFonts w:ascii="Times New Roman" w:hAnsi="Times New Roman" w:cs="Times New Roman"/>
          <w:sz w:val="24"/>
          <w:szCs w:val="24"/>
        </w:rPr>
        <w:t>of the people’ and the behavior of the empirical people, thus justifying the bracketing and unlimited suspension of the latter in the name of the former, even to the point of dictatorship.</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lastRenderedPageBreak/>
        <w:tab/>
        <w:t xml:space="preserve">In this essay, I attempt to measure various prevailing democratic theories against Schmitt’s “dialectic.” I argue that no contemporary approach to democracy as a fundamental value is able to mount a compelling response to this critique, and that we should therefore reconsider the status of democracy as a normative commitment. I proceed by carefully and closely reading the first chapter of </w:t>
      </w:r>
      <w:proofErr w:type="spellStart"/>
      <w:r w:rsidRPr="007A7A4F">
        <w:rPr>
          <w:rFonts w:ascii="Times New Roman" w:hAnsi="Times New Roman" w:cs="Times New Roman"/>
          <w:i/>
          <w:sz w:val="24"/>
          <w:szCs w:val="24"/>
        </w:rPr>
        <w:t>Parlamentarimus</w:t>
      </w:r>
      <w:proofErr w:type="spellEnd"/>
      <w:r w:rsidRPr="007A7A4F">
        <w:rPr>
          <w:rFonts w:ascii="Times New Roman" w:hAnsi="Times New Roman" w:cs="Times New Roman"/>
          <w:sz w:val="24"/>
          <w:szCs w:val="24"/>
        </w:rPr>
        <w:t xml:space="preserve">, and then by juxtaposing various currents of democratic theory (including liberal, deliberative, epistemic, and various hybrids thereof) with the trajectory of Schmitt’s argument. This essay is therefore less of a contribution to Schmitt scholarship, in the sense that it does not take a panoramic view of his corpus to determine his final stance on the relationships between democracy, liberalism, and the state, and more of an intervention into contemporary democratic theory using Schmitt’s argument as a kind of lever. </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 </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The first chapter of </w:t>
      </w:r>
      <w:r w:rsidRPr="007A7A4F">
        <w:rPr>
          <w:rFonts w:ascii="Times New Roman" w:hAnsi="Times New Roman" w:cs="Times New Roman"/>
          <w:i/>
          <w:sz w:val="24"/>
          <w:szCs w:val="24"/>
        </w:rPr>
        <w:t xml:space="preserve">Die </w:t>
      </w:r>
      <w:proofErr w:type="spellStart"/>
      <w:r w:rsidRPr="007A7A4F">
        <w:rPr>
          <w:rFonts w:ascii="Times New Roman" w:hAnsi="Times New Roman" w:cs="Times New Roman"/>
          <w:i/>
          <w:sz w:val="24"/>
          <w:szCs w:val="24"/>
        </w:rPr>
        <w:t>geistesgeschichtliche</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Lage</w:t>
      </w:r>
      <w:proofErr w:type="spellEnd"/>
      <w:r w:rsidRPr="007A7A4F">
        <w:rPr>
          <w:rFonts w:ascii="Times New Roman" w:hAnsi="Times New Roman" w:cs="Times New Roman"/>
          <w:i/>
          <w:sz w:val="24"/>
          <w:szCs w:val="24"/>
        </w:rPr>
        <w:t xml:space="preserve"> des </w:t>
      </w:r>
      <w:proofErr w:type="spellStart"/>
      <w:r w:rsidRPr="007A7A4F">
        <w:rPr>
          <w:rFonts w:ascii="Times New Roman" w:hAnsi="Times New Roman" w:cs="Times New Roman"/>
          <w:i/>
          <w:sz w:val="24"/>
          <w:szCs w:val="24"/>
        </w:rPr>
        <w:t>heutigen</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Parlamentarismus</w:t>
      </w:r>
      <w:proofErr w:type="spellEnd"/>
      <w:r w:rsidR="00DD04DA">
        <w:rPr>
          <w:rFonts w:ascii="Times New Roman" w:hAnsi="Times New Roman" w:cs="Times New Roman"/>
          <w:sz w:val="24"/>
          <w:szCs w:val="24"/>
        </w:rPr>
        <w:tab/>
        <w:t xml:space="preserve"> </w:t>
      </w:r>
      <w:r w:rsidRPr="007A7A4F">
        <w:rPr>
          <w:rFonts w:ascii="Times New Roman" w:hAnsi="Times New Roman" w:cs="Times New Roman"/>
          <w:sz w:val="24"/>
          <w:szCs w:val="24"/>
        </w:rPr>
        <w:t>concerns the relationship between parliamentarism and democracy. Schmitt wants to demonstrate that despite their being treated as equivalents during the nineteenth century, these two political concepts are neither synonymous nor mutually inclusive. He begins by noting that nineteenth century political theory “could be summarized with a single phrase: the triumphal march of democracy”—a statement that holds, likewise, for twentieth and twenty-first century political theory. The figure of democracy enjoys such “remarkable self-evidence,” Schmitt remarks, that “even socialism” regards itself as an ally in the democratic project—a statement which also holds today.</w:t>
      </w:r>
      <w:r w:rsidRPr="007A7A4F">
        <w:rPr>
          <w:rStyle w:val="FootnoteReference"/>
          <w:rFonts w:ascii="Times New Roman" w:hAnsi="Times New Roman" w:cs="Times New Roman"/>
          <w:sz w:val="24"/>
          <w:szCs w:val="24"/>
        </w:rPr>
        <w:footnoteReference w:id="5"/>
      </w:r>
      <w:r w:rsidRPr="007A7A4F">
        <w:rPr>
          <w:rFonts w:ascii="Times New Roman" w:hAnsi="Times New Roman" w:cs="Times New Roman"/>
          <w:sz w:val="24"/>
          <w:szCs w:val="24"/>
        </w:rPr>
        <w:t xml:space="preserve"> He goes on to argue that in the context of the nineteenth century, democracy was a polemical concept conceived as an opposition to monarchy. In this situation, both socialist and liberal political ambitions, otherwise fundamentally opposed, could understand themselves as embodying the democratic principle insofar as they were both anti-monarchist. When monarchy’s status as a legitimate political form disintegrated, the figure of democracy lost its polemical significance and became something of a floating signifier, with liberalism and socialism both laying claim to the democratic title with equal plausibility. Meanwhile, some democratic experiments (such as elections and direct referenda) showed that a conservative, reactionary political agenda could also declare itself to be the real representative of democracy.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lastRenderedPageBreak/>
        <w:t>It is in view of this situation, i.e., liberalism, socialism, and conservatism all alleging allegiance to democracy, that Schmitt makes his first crucial observation with regard to the limits of the democratic form:</w:t>
      </w:r>
    </w:p>
    <w:p w:rsidR="00897987" w:rsidRPr="007A7A4F" w:rsidRDefault="00897987" w:rsidP="00897987">
      <w:pPr>
        <w:spacing w:after="0"/>
        <w:ind w:left="720"/>
        <w:jc w:val="both"/>
        <w:rPr>
          <w:rFonts w:ascii="Times New Roman" w:hAnsi="Times New Roman" w:cs="Times New Roman"/>
          <w:sz w:val="24"/>
          <w:szCs w:val="24"/>
        </w:rPr>
      </w:pPr>
      <w:r w:rsidRPr="007A7A4F">
        <w:rPr>
          <w:rFonts w:ascii="Times New Roman" w:hAnsi="Times New Roman" w:cs="Times New Roman"/>
          <w:sz w:val="24"/>
          <w:szCs w:val="24"/>
        </w:rPr>
        <w:t>If all political tendencies [</w:t>
      </w:r>
      <w:proofErr w:type="spellStart"/>
      <w:r w:rsidRPr="007A7A4F">
        <w:rPr>
          <w:rFonts w:ascii="Times New Roman" w:hAnsi="Times New Roman" w:cs="Times New Roman"/>
          <w:i/>
          <w:sz w:val="24"/>
          <w:szCs w:val="24"/>
        </w:rPr>
        <w:t>Richtungen</w:t>
      </w:r>
      <w:proofErr w:type="spellEnd"/>
      <w:r w:rsidRPr="007A7A4F">
        <w:rPr>
          <w:rFonts w:ascii="Times New Roman" w:hAnsi="Times New Roman" w:cs="Times New Roman"/>
          <w:sz w:val="24"/>
          <w:szCs w:val="24"/>
        </w:rPr>
        <w:t>] could make use of democracy, then this proved that it had no political content [</w:t>
      </w:r>
      <w:proofErr w:type="spellStart"/>
      <w:r w:rsidRPr="007A7A4F">
        <w:rPr>
          <w:rFonts w:ascii="Times New Roman" w:hAnsi="Times New Roman" w:cs="Times New Roman"/>
          <w:i/>
          <w:sz w:val="24"/>
          <w:szCs w:val="24"/>
        </w:rPr>
        <w:t>Inhalt</w:t>
      </w:r>
      <w:proofErr w:type="spellEnd"/>
      <w:r w:rsidRPr="007A7A4F">
        <w:rPr>
          <w:rFonts w:ascii="Times New Roman" w:hAnsi="Times New Roman" w:cs="Times New Roman"/>
          <w:sz w:val="24"/>
          <w:szCs w:val="24"/>
        </w:rPr>
        <w:t>] and was only an organizational form [</w:t>
      </w:r>
      <w:proofErr w:type="spellStart"/>
      <w:r w:rsidRPr="007A7A4F">
        <w:rPr>
          <w:rFonts w:ascii="Times New Roman" w:hAnsi="Times New Roman" w:cs="Times New Roman"/>
          <w:i/>
          <w:sz w:val="24"/>
          <w:szCs w:val="24"/>
        </w:rPr>
        <w:t>Organisationsform</w:t>
      </w:r>
      <w:proofErr w:type="spellEnd"/>
      <w:r w:rsidRPr="007A7A4F">
        <w:rPr>
          <w:rFonts w:ascii="Times New Roman" w:hAnsi="Times New Roman" w:cs="Times New Roman"/>
          <w:sz w:val="24"/>
          <w:szCs w:val="24"/>
        </w:rPr>
        <w:t>]; and if one regarded it from the perspective of some political program [</w:t>
      </w:r>
      <w:proofErr w:type="spellStart"/>
      <w:r w:rsidRPr="007A7A4F">
        <w:rPr>
          <w:rFonts w:ascii="Times New Roman" w:hAnsi="Times New Roman" w:cs="Times New Roman"/>
          <w:i/>
          <w:sz w:val="24"/>
          <w:szCs w:val="24"/>
        </w:rPr>
        <w:t>Inhalt</w:t>
      </w:r>
      <w:proofErr w:type="spellEnd"/>
      <w:r w:rsidRPr="007A7A4F">
        <w:rPr>
          <w:rFonts w:ascii="Times New Roman" w:hAnsi="Times New Roman" w:cs="Times New Roman"/>
          <w:sz w:val="24"/>
          <w:szCs w:val="24"/>
        </w:rPr>
        <w:t>] that one hoped to achieve with the help of democracy, then one had to ask oneself what value [</w:t>
      </w:r>
      <w:proofErr w:type="spellStart"/>
      <w:r w:rsidRPr="007A7A4F">
        <w:rPr>
          <w:rFonts w:ascii="Times New Roman" w:hAnsi="Times New Roman" w:cs="Times New Roman"/>
          <w:i/>
          <w:sz w:val="24"/>
          <w:szCs w:val="24"/>
        </w:rPr>
        <w:t>Werte</w:t>
      </w:r>
      <w:proofErr w:type="spellEnd"/>
      <w:r w:rsidRPr="007A7A4F">
        <w:rPr>
          <w:rFonts w:ascii="Times New Roman" w:hAnsi="Times New Roman" w:cs="Times New Roman"/>
          <w:sz w:val="24"/>
          <w:szCs w:val="24"/>
        </w:rPr>
        <w:t>] democracy itself had merely as a form.</w:t>
      </w:r>
      <w:r w:rsidRPr="007A7A4F">
        <w:rPr>
          <w:rStyle w:val="FootnoteReference"/>
          <w:rFonts w:ascii="Times New Roman" w:hAnsi="Times New Roman" w:cs="Times New Roman"/>
          <w:sz w:val="24"/>
          <w:szCs w:val="24"/>
        </w:rPr>
        <w:footnoteReference w:id="6"/>
      </w:r>
    </w:p>
    <w:p w:rsidR="00897987" w:rsidRPr="007A7A4F" w:rsidRDefault="00897987" w:rsidP="00897987">
      <w:pPr>
        <w:spacing w:after="0"/>
        <w:ind w:left="720"/>
        <w:jc w:val="both"/>
        <w:rPr>
          <w:rFonts w:ascii="Times New Roman" w:hAnsi="Times New Roman" w:cs="Times New Roman"/>
          <w:sz w:val="24"/>
          <w:szCs w:val="24"/>
        </w:rPr>
      </w:pP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 xml:space="preserve">His question here is not rhetorical. He is asking the hypothetical socialists, liberals, and conservatives who would affix their political </w:t>
      </w:r>
      <w:proofErr w:type="spellStart"/>
      <w:r w:rsidRPr="007A7A4F">
        <w:rPr>
          <w:rFonts w:ascii="Times New Roman" w:hAnsi="Times New Roman" w:cs="Times New Roman"/>
          <w:i/>
          <w:sz w:val="24"/>
          <w:szCs w:val="24"/>
        </w:rPr>
        <w:t>Inhalt</w:t>
      </w:r>
      <w:proofErr w:type="spellEnd"/>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 xml:space="preserve">to the figure of democracy, what political </w:t>
      </w:r>
      <w:proofErr w:type="spellStart"/>
      <w:r w:rsidRPr="007A7A4F">
        <w:rPr>
          <w:rFonts w:ascii="Times New Roman" w:hAnsi="Times New Roman" w:cs="Times New Roman"/>
          <w:i/>
          <w:sz w:val="24"/>
          <w:szCs w:val="24"/>
        </w:rPr>
        <w:t>Werte</w:t>
      </w:r>
      <w:proofErr w:type="spellEnd"/>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is added by the democratic form? In other words, if democracy is merely a stepping stone to the real political goal (socialism, liberalism, conservatism, or anything else), and if the same stepping stone could be used with equal plausibility and justification to reach other political goals, then of what theoretical or practical use is democracy? That Schmitt’s question is relevant today is demonstrated by the fact that democracy is so often taken, without qualification or explanation, to imply a certain political content; we can see many examples of contemporary theorists and politicians equating democratic politics and a particular partisan position—including the three Schmitt mentions, i.e., liberal, socialist, and conservative.</w:t>
      </w:r>
      <w:r w:rsidRPr="007A7A4F">
        <w:rPr>
          <w:rStyle w:val="FootnoteReference"/>
          <w:rFonts w:ascii="Times New Roman" w:hAnsi="Times New Roman" w:cs="Times New Roman"/>
          <w:sz w:val="24"/>
          <w:szCs w:val="24"/>
        </w:rPr>
        <w:footnoteReference w:id="7"/>
      </w:r>
      <w:r w:rsidRPr="007A7A4F">
        <w:rPr>
          <w:rFonts w:ascii="Times New Roman" w:hAnsi="Times New Roman" w:cs="Times New Roman"/>
          <w:sz w:val="24"/>
          <w:szCs w:val="24"/>
        </w:rPr>
        <w:t xml:space="preserve"> But if by democracy we mean </w:t>
      </w:r>
      <w:r w:rsidRPr="007A7A4F">
        <w:rPr>
          <w:rFonts w:ascii="Times New Roman" w:hAnsi="Times New Roman" w:cs="Times New Roman"/>
          <w:i/>
          <w:sz w:val="24"/>
          <w:szCs w:val="24"/>
        </w:rPr>
        <w:t>politics x</w:t>
      </w:r>
      <w:r w:rsidRPr="007A7A4F">
        <w:rPr>
          <w:rFonts w:ascii="Times New Roman" w:hAnsi="Times New Roman" w:cs="Times New Roman"/>
          <w:sz w:val="24"/>
          <w:szCs w:val="24"/>
        </w:rPr>
        <w:t xml:space="preserve">, then why not simply affirm </w:t>
      </w:r>
      <w:r w:rsidRPr="007A7A4F">
        <w:rPr>
          <w:rFonts w:ascii="Times New Roman" w:hAnsi="Times New Roman" w:cs="Times New Roman"/>
          <w:i/>
          <w:sz w:val="24"/>
          <w:szCs w:val="24"/>
        </w:rPr>
        <w:t xml:space="preserve">politics x </w:t>
      </w:r>
      <w:r w:rsidRPr="007A7A4F">
        <w:rPr>
          <w:rFonts w:ascii="Times New Roman" w:hAnsi="Times New Roman" w:cs="Times New Roman"/>
          <w:sz w:val="24"/>
          <w:szCs w:val="24"/>
        </w:rPr>
        <w:t xml:space="preserve">and leave democracy out of the conversation? Where is the ‘value added’? This question is all the more pertinent insofar as </w:t>
      </w:r>
      <w:r w:rsidRPr="007A7A4F">
        <w:rPr>
          <w:rFonts w:ascii="Times New Roman" w:hAnsi="Times New Roman" w:cs="Times New Roman"/>
          <w:i/>
          <w:sz w:val="24"/>
          <w:szCs w:val="24"/>
        </w:rPr>
        <w:t>politics y</w:t>
      </w:r>
      <w:r w:rsidRPr="007A7A4F">
        <w:rPr>
          <w:rFonts w:ascii="Times New Roman" w:hAnsi="Times New Roman" w:cs="Times New Roman"/>
          <w:sz w:val="24"/>
          <w:szCs w:val="24"/>
        </w:rPr>
        <w:t xml:space="preserve"> and </w:t>
      </w:r>
      <w:r w:rsidRPr="007A7A4F">
        <w:rPr>
          <w:rFonts w:ascii="Times New Roman" w:hAnsi="Times New Roman" w:cs="Times New Roman"/>
          <w:i/>
          <w:sz w:val="24"/>
          <w:szCs w:val="24"/>
        </w:rPr>
        <w:t xml:space="preserve">politics z </w:t>
      </w:r>
      <w:r w:rsidRPr="007A7A4F">
        <w:rPr>
          <w:rFonts w:ascii="Times New Roman" w:hAnsi="Times New Roman" w:cs="Times New Roman"/>
          <w:sz w:val="24"/>
          <w:szCs w:val="24"/>
        </w:rPr>
        <w:t xml:space="preserve">also claim synonymy with democracy. </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One possible response to this problem is to deny that democracy has intrinsic value, to refashion it as a strictly </w:t>
      </w:r>
      <w:r w:rsidRPr="007A7A4F">
        <w:rPr>
          <w:rFonts w:ascii="Times New Roman" w:hAnsi="Times New Roman" w:cs="Times New Roman"/>
          <w:i/>
          <w:sz w:val="24"/>
          <w:szCs w:val="24"/>
        </w:rPr>
        <w:t>instrumental</w:t>
      </w:r>
      <w:r w:rsidRPr="007A7A4F">
        <w:rPr>
          <w:rFonts w:ascii="Times New Roman" w:hAnsi="Times New Roman" w:cs="Times New Roman"/>
          <w:sz w:val="24"/>
          <w:szCs w:val="24"/>
        </w:rPr>
        <w:t xml:space="preserve"> political good, useful for achieving ends that are justified independently of their relation to democracy. This perspective answers Schmitt’s question by claiming that the democratic form, however understood (parliamentary, direct, deliberative, etc.), </w:t>
      </w:r>
      <w:r w:rsidRPr="007A7A4F">
        <w:rPr>
          <w:rFonts w:ascii="Times New Roman" w:hAnsi="Times New Roman" w:cs="Times New Roman"/>
          <w:sz w:val="24"/>
          <w:szCs w:val="24"/>
        </w:rPr>
        <w:lastRenderedPageBreak/>
        <w:t>tends to produce results that align with good political content. In some cases, this argument claims that democracy is the best organizational principle for maintaining the institution of a certain set of values.</w:t>
      </w:r>
      <w:r w:rsidRPr="007A7A4F">
        <w:rPr>
          <w:rStyle w:val="FootnoteReference"/>
          <w:rFonts w:ascii="Times New Roman" w:hAnsi="Times New Roman" w:cs="Times New Roman"/>
          <w:sz w:val="24"/>
          <w:szCs w:val="24"/>
        </w:rPr>
        <w:footnoteReference w:id="8"/>
      </w:r>
      <w:r w:rsidRPr="007A7A4F">
        <w:rPr>
          <w:rFonts w:ascii="Times New Roman" w:hAnsi="Times New Roman" w:cs="Times New Roman"/>
          <w:sz w:val="24"/>
          <w:szCs w:val="24"/>
        </w:rPr>
        <w:t xml:space="preserve"> In recent years, Hélène </w:t>
      </w:r>
      <w:proofErr w:type="spellStart"/>
      <w:r w:rsidRPr="007A7A4F">
        <w:rPr>
          <w:rFonts w:ascii="Times New Roman" w:hAnsi="Times New Roman" w:cs="Times New Roman"/>
          <w:sz w:val="24"/>
          <w:szCs w:val="24"/>
        </w:rPr>
        <w:t>Landemore</w:t>
      </w:r>
      <w:proofErr w:type="spellEnd"/>
      <w:r w:rsidRPr="007A7A4F">
        <w:rPr>
          <w:rFonts w:ascii="Times New Roman" w:hAnsi="Times New Roman" w:cs="Times New Roman"/>
          <w:sz w:val="24"/>
          <w:szCs w:val="24"/>
        </w:rPr>
        <w:t xml:space="preserve"> has led an “epistemic turn” in the tradition of deliberative democracy, claiming that increased participation increases the “epistemic quality” of political decisions, i.e., their likelihood to conform to “a procedure-independent standard of correctness.”</w:t>
      </w:r>
      <w:r w:rsidRPr="007A7A4F">
        <w:rPr>
          <w:rStyle w:val="FootnoteReference"/>
          <w:rFonts w:ascii="Times New Roman" w:hAnsi="Times New Roman" w:cs="Times New Roman"/>
          <w:sz w:val="24"/>
          <w:szCs w:val="24"/>
        </w:rPr>
        <w:footnoteReference w:id="9"/>
      </w:r>
      <w:r w:rsidRPr="007A7A4F">
        <w:rPr>
          <w:rFonts w:ascii="Times New Roman" w:hAnsi="Times New Roman" w:cs="Times New Roman"/>
          <w:sz w:val="24"/>
          <w:szCs w:val="24"/>
        </w:rPr>
        <w:t xml:space="preserve"> Democracy, according to </w:t>
      </w:r>
      <w:proofErr w:type="spellStart"/>
      <w:r w:rsidRPr="007A7A4F">
        <w:rPr>
          <w:rFonts w:ascii="Times New Roman" w:hAnsi="Times New Roman" w:cs="Times New Roman"/>
          <w:sz w:val="24"/>
          <w:szCs w:val="24"/>
        </w:rPr>
        <w:t>Landemore</w:t>
      </w:r>
      <w:proofErr w:type="spellEnd"/>
      <w:r w:rsidRPr="007A7A4F">
        <w:rPr>
          <w:rFonts w:ascii="Times New Roman" w:hAnsi="Times New Roman" w:cs="Times New Roman"/>
          <w:sz w:val="24"/>
          <w:szCs w:val="24"/>
        </w:rPr>
        <w:t>, is the system best suited “to tap the distributed collective intelligence of a given people.”</w:t>
      </w:r>
      <w:r w:rsidRPr="007A7A4F">
        <w:rPr>
          <w:rStyle w:val="FootnoteReference"/>
          <w:rFonts w:ascii="Times New Roman" w:hAnsi="Times New Roman" w:cs="Times New Roman"/>
          <w:sz w:val="24"/>
          <w:szCs w:val="24"/>
        </w:rPr>
        <w:footnoteReference w:id="10"/>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The instrumentalist position has been subject to numerous criticisms. Some argue that it negates the normative specificity of democracy (something that its advocates could agree with and not see as a problem). We will return to the perspective that regards democracy as an intrinsic good below. For the moment, another concern is more relevant: the fact that this position renders the value of democracy contingent upon the actual performance of an empirical </w:t>
      </w:r>
      <w:r w:rsidRPr="007A7A4F">
        <w:rPr>
          <w:rFonts w:ascii="Times New Roman" w:hAnsi="Times New Roman" w:cs="Times New Roman"/>
          <w:i/>
          <w:sz w:val="24"/>
          <w:szCs w:val="24"/>
        </w:rPr>
        <w:t>demos</w:t>
      </w:r>
      <w:r w:rsidRPr="007A7A4F">
        <w:rPr>
          <w:rFonts w:ascii="Times New Roman" w:hAnsi="Times New Roman" w:cs="Times New Roman"/>
          <w:sz w:val="24"/>
          <w:szCs w:val="24"/>
        </w:rPr>
        <w:t xml:space="preserve">. If one regards democracy as “helping” (to use Schmitt’s phrase) some political program, then democracy is only valuable as long as its organizational form tends to produce results in conformity with this political program. If, for instance, we believe that democracy is the best system for maintaining liberal values, then the value of democracy stands or falls on the basis of whether or not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is inclined toward these values, and dissolves entirely in the event of a shifting of public opinion, voting patterns, and popular movements away from liberalism. The same could be said for democracy as a helper for socialism, conservatism, etc. “A democracy can be militarist or pacifist,” Schmitt writes, “absolutist or liberal, centralized or decentralized, progressive or reactionary, and again different at different times without ceasing to be a democracy.”</w:t>
      </w:r>
      <w:r w:rsidRPr="007A7A4F">
        <w:rPr>
          <w:rStyle w:val="FootnoteReference"/>
          <w:rFonts w:ascii="Times New Roman" w:hAnsi="Times New Roman" w:cs="Times New Roman"/>
          <w:sz w:val="24"/>
          <w:szCs w:val="24"/>
        </w:rPr>
        <w:footnoteReference w:id="11"/>
      </w:r>
      <w:r w:rsidRPr="007A7A4F">
        <w:rPr>
          <w:rFonts w:ascii="Times New Roman" w:hAnsi="Times New Roman" w:cs="Times New Roman"/>
          <w:sz w:val="24"/>
          <w:szCs w:val="24"/>
        </w:rPr>
        <w:t xml:space="preserve"> When the people turn on our chosen set of values, we must likewise turn on the people.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In the case of </w:t>
      </w:r>
      <w:proofErr w:type="spellStart"/>
      <w:r w:rsidRPr="007A7A4F">
        <w:rPr>
          <w:rFonts w:ascii="Times New Roman" w:hAnsi="Times New Roman" w:cs="Times New Roman"/>
          <w:sz w:val="24"/>
          <w:szCs w:val="24"/>
        </w:rPr>
        <w:t>Landemore’s</w:t>
      </w:r>
      <w:proofErr w:type="spellEnd"/>
      <w:r w:rsidRPr="007A7A4F">
        <w:rPr>
          <w:rFonts w:ascii="Times New Roman" w:hAnsi="Times New Roman" w:cs="Times New Roman"/>
          <w:sz w:val="24"/>
          <w:szCs w:val="24"/>
        </w:rPr>
        <w:t xml:space="preserve"> “epistemic” argument, the value of democracy is likewise bound to the contingent qualities of an empirically given ‘people.’ In a context in which popular political ignorance and misinformation assumes staggering proportions—as critics of democracy like Jason Brennan, Ilya </w:t>
      </w:r>
      <w:proofErr w:type="spellStart"/>
      <w:r w:rsidRPr="007A7A4F">
        <w:rPr>
          <w:rFonts w:ascii="Times New Roman" w:hAnsi="Times New Roman" w:cs="Times New Roman"/>
          <w:sz w:val="24"/>
          <w:szCs w:val="24"/>
        </w:rPr>
        <w:t>Somin</w:t>
      </w:r>
      <w:proofErr w:type="spellEnd"/>
      <w:r w:rsidRPr="007A7A4F">
        <w:rPr>
          <w:rFonts w:ascii="Times New Roman" w:hAnsi="Times New Roman" w:cs="Times New Roman"/>
          <w:sz w:val="24"/>
          <w:szCs w:val="24"/>
        </w:rPr>
        <w:t>, and Bryan Caplan claim is the case for the United States</w:t>
      </w:r>
      <w:r w:rsidRPr="007A7A4F">
        <w:rPr>
          <w:rStyle w:val="FootnoteReference"/>
          <w:rFonts w:ascii="Times New Roman" w:hAnsi="Times New Roman" w:cs="Times New Roman"/>
          <w:sz w:val="24"/>
          <w:szCs w:val="24"/>
        </w:rPr>
        <w:footnoteReference w:id="12"/>
      </w:r>
      <w:r w:rsidRPr="007A7A4F">
        <w:rPr>
          <w:rFonts w:ascii="Times New Roman" w:hAnsi="Times New Roman" w:cs="Times New Roman"/>
          <w:sz w:val="24"/>
          <w:szCs w:val="24"/>
        </w:rPr>
        <w:t xml:space="preserve">—the suggestion that democracy is epistemically superior to any nondemocratic form falls apart. Even </w:t>
      </w:r>
      <w:r w:rsidRPr="007A7A4F">
        <w:rPr>
          <w:rFonts w:ascii="Times New Roman" w:hAnsi="Times New Roman" w:cs="Times New Roman"/>
          <w:sz w:val="24"/>
          <w:szCs w:val="24"/>
        </w:rPr>
        <w:lastRenderedPageBreak/>
        <w:t xml:space="preserve">if </w:t>
      </w:r>
      <w:proofErr w:type="spellStart"/>
      <w:r w:rsidRPr="007A7A4F">
        <w:rPr>
          <w:rFonts w:ascii="Times New Roman" w:hAnsi="Times New Roman" w:cs="Times New Roman"/>
          <w:sz w:val="24"/>
          <w:szCs w:val="24"/>
        </w:rPr>
        <w:t>Landemore</w:t>
      </w:r>
      <w:proofErr w:type="spellEnd"/>
      <w:r w:rsidRPr="007A7A4F">
        <w:rPr>
          <w:rFonts w:ascii="Times New Roman" w:hAnsi="Times New Roman" w:cs="Times New Roman"/>
          <w:sz w:val="24"/>
          <w:szCs w:val="24"/>
        </w:rPr>
        <w:t xml:space="preserve"> denies that this is the case for the present moment,</w:t>
      </w:r>
      <w:r w:rsidRPr="007A7A4F">
        <w:rPr>
          <w:rStyle w:val="FootnoteReference"/>
          <w:rFonts w:ascii="Times New Roman" w:hAnsi="Times New Roman" w:cs="Times New Roman"/>
          <w:sz w:val="24"/>
          <w:szCs w:val="24"/>
        </w:rPr>
        <w:footnoteReference w:id="13"/>
      </w:r>
      <w:r w:rsidRPr="007A7A4F">
        <w:rPr>
          <w:rFonts w:ascii="Times New Roman" w:hAnsi="Times New Roman" w:cs="Times New Roman"/>
          <w:sz w:val="24"/>
          <w:szCs w:val="24"/>
        </w:rPr>
        <w:t xml:space="preserve"> there is no reason to assume that it can </w:t>
      </w:r>
      <w:r w:rsidRPr="007A7A4F">
        <w:rPr>
          <w:rFonts w:ascii="Times New Roman" w:hAnsi="Times New Roman" w:cs="Times New Roman"/>
          <w:i/>
          <w:sz w:val="24"/>
          <w:szCs w:val="24"/>
        </w:rPr>
        <w:t xml:space="preserve">never </w:t>
      </w:r>
      <w:r w:rsidRPr="007A7A4F">
        <w:rPr>
          <w:rFonts w:ascii="Times New Roman" w:hAnsi="Times New Roman" w:cs="Times New Roman"/>
          <w:sz w:val="24"/>
          <w:szCs w:val="24"/>
        </w:rPr>
        <w:t xml:space="preserve">be the case. In sum, the instrumentalist defense of democracy, rather than answering Schmitt’s question, only reinforces its power. If democracy is valued as a bulwark for the correct political results (understood in whichever sense), then it has value as a form only insofar as it reliably translates into these results, and its value is cancelled when it does not. </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Taking another approach to the problem, we might offer a combination of intrinsic and instrumental (or procedural and epistemic) justifications for democracy. Ian Shapiro, for example, has articulated a view that regards “democracy as a subordinate foundational good, a conditioning good that is more than procedural yet less than substantive, more than instrumental yet never the point of the exercise.”</w:t>
      </w:r>
      <w:r w:rsidRPr="007A7A4F">
        <w:rPr>
          <w:rStyle w:val="FootnoteReference"/>
          <w:rFonts w:ascii="Times New Roman" w:hAnsi="Times New Roman" w:cs="Times New Roman"/>
          <w:sz w:val="24"/>
          <w:szCs w:val="24"/>
        </w:rPr>
        <w:footnoteReference w:id="14"/>
      </w:r>
      <w:r w:rsidRPr="007A7A4F">
        <w:rPr>
          <w:rFonts w:ascii="Times New Roman" w:hAnsi="Times New Roman" w:cs="Times New Roman"/>
          <w:sz w:val="24"/>
          <w:szCs w:val="24"/>
        </w:rPr>
        <w:t xml:space="preserve"> In this case, democratic institutions are a necessary but not sufficient condition for a good political system, which must also include provisions for the maintenance of “justice.” But the tension between form and content cannot be resolved by affirming that both are foundational.</w:t>
      </w:r>
      <w:r w:rsidRPr="007A7A4F">
        <w:rPr>
          <w:rStyle w:val="FootnoteReference"/>
          <w:rFonts w:ascii="Times New Roman" w:hAnsi="Times New Roman" w:cs="Times New Roman"/>
          <w:sz w:val="24"/>
          <w:szCs w:val="24"/>
        </w:rPr>
        <w:footnoteReference w:id="15"/>
      </w:r>
      <w:r w:rsidRPr="007A7A4F">
        <w:rPr>
          <w:rFonts w:ascii="Times New Roman" w:hAnsi="Times New Roman" w:cs="Times New Roman"/>
          <w:sz w:val="24"/>
          <w:szCs w:val="24"/>
        </w:rPr>
        <w:t xml:space="preserve"> This reconciliation is tested in situations where the respective “foundational goods,” democracy and justice, directly conflict with one another, i.e., when the democratic process—be it a referendum, a fairly elected representative government, or direct deliberation—decides for a course of action that we consider unjust. While Shapiro acknowledges that democracy and justice are often in tension with one another, his argument that they must nevertheless be pursued together relies on a set of contingent conditions: that undemocratic politics are not likely to be just in the contemporary world, and that democracy is popular because it tends to maintain justice.</w:t>
      </w:r>
      <w:r w:rsidRPr="007A7A4F">
        <w:rPr>
          <w:rStyle w:val="FootnoteReference"/>
          <w:rFonts w:ascii="Times New Roman" w:hAnsi="Times New Roman" w:cs="Times New Roman"/>
          <w:sz w:val="24"/>
          <w:szCs w:val="24"/>
        </w:rPr>
        <w:footnoteReference w:id="16"/>
      </w:r>
      <w:r w:rsidRPr="007A7A4F">
        <w:rPr>
          <w:rFonts w:ascii="Times New Roman" w:hAnsi="Times New Roman" w:cs="Times New Roman"/>
          <w:sz w:val="24"/>
          <w:szCs w:val="24"/>
        </w:rPr>
        <w:t xml:space="preserve"> Such cautious optimism remains viable only as long as these correlations still obtain, but it offers no guidance for those situations in which the complementarity of democracy and justice breaks down completely and we are forced to opt for one or the other. If we choose the latter, then this shows that democracy was not in fact a “foundational good,” even a subordinate one, but merely an ‘added bonus,’ something advantageous but which we are prepared to bracket whenever necessary. That such a situation represents the exception rather than the rule is no response, since it is precisely the exceptional case that reveals where democracy really stands in our hierarchy of </w:t>
      </w:r>
      <w:r w:rsidRPr="007A7A4F">
        <w:rPr>
          <w:rFonts w:ascii="Times New Roman" w:hAnsi="Times New Roman" w:cs="Times New Roman"/>
          <w:sz w:val="24"/>
          <w:szCs w:val="24"/>
        </w:rPr>
        <w:lastRenderedPageBreak/>
        <w:t xml:space="preserve">political values. As Schmitt says in </w:t>
      </w:r>
      <w:r w:rsidRPr="007A7A4F">
        <w:rPr>
          <w:rFonts w:ascii="Times New Roman" w:hAnsi="Times New Roman" w:cs="Times New Roman"/>
          <w:i/>
          <w:sz w:val="24"/>
          <w:szCs w:val="24"/>
        </w:rPr>
        <w:t>Political Theology</w:t>
      </w:r>
      <w:r w:rsidRPr="007A7A4F">
        <w:rPr>
          <w:rFonts w:ascii="Times New Roman" w:hAnsi="Times New Roman" w:cs="Times New Roman"/>
          <w:sz w:val="24"/>
          <w:szCs w:val="24"/>
        </w:rPr>
        <w:t>: “The exception can be more important…than the rule, not because of a romantic irony for the paradox, but because the seriousness of an insight goes deeper than the clear generalizations inferred from what ordinarily repeats itself.”</w:t>
      </w:r>
      <w:r w:rsidRPr="007A7A4F">
        <w:rPr>
          <w:rStyle w:val="FootnoteReference"/>
          <w:rFonts w:ascii="Times New Roman" w:hAnsi="Times New Roman" w:cs="Times New Roman"/>
          <w:sz w:val="24"/>
          <w:szCs w:val="24"/>
        </w:rPr>
        <w:footnoteReference w:id="17"/>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To return to Schmitt’s question from </w:t>
      </w:r>
      <w:proofErr w:type="spellStart"/>
      <w:r w:rsidRPr="007A7A4F">
        <w:rPr>
          <w:rFonts w:ascii="Times New Roman" w:hAnsi="Times New Roman" w:cs="Times New Roman"/>
          <w:i/>
          <w:sz w:val="24"/>
          <w:szCs w:val="24"/>
        </w:rPr>
        <w:t>heutigen</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Parlamentarismus</w:t>
      </w:r>
      <w:proofErr w:type="spellEnd"/>
      <w:r w:rsidRPr="007A7A4F">
        <w:rPr>
          <w:rFonts w:ascii="Times New Roman" w:hAnsi="Times New Roman" w:cs="Times New Roman"/>
          <w:sz w:val="24"/>
          <w:szCs w:val="24"/>
        </w:rPr>
        <w:t xml:space="preserve">: if our normative commitment is to the realization of some political content, then what is the value of democracy as a form? Instrumentalist theories require an extra-democratic justificatory standard, and the value of democracy is strictly contingent upon the extent to which it approximates this standard. However, the liberal, socialist, or conservative who regards democracy as synonymous with her political project has recourse to another argument. Against the instrumental theories of democracy, she might argue that democracy is an end in itself, and that her political commitments (liberal, socialist, conservative, etc.) are only the means by which this end is realized. In other words, </w:t>
      </w:r>
      <w:r w:rsidRPr="007A7A4F">
        <w:rPr>
          <w:rFonts w:ascii="Times New Roman" w:hAnsi="Times New Roman" w:cs="Times New Roman"/>
          <w:i/>
          <w:sz w:val="24"/>
          <w:szCs w:val="24"/>
        </w:rPr>
        <w:t xml:space="preserve">real </w:t>
      </w:r>
      <w:r w:rsidRPr="007A7A4F">
        <w:rPr>
          <w:rFonts w:ascii="Times New Roman" w:hAnsi="Times New Roman" w:cs="Times New Roman"/>
          <w:sz w:val="24"/>
          <w:szCs w:val="24"/>
        </w:rPr>
        <w:t xml:space="preserve">democracy might require a certain form of politics in order to function and achieve its purpose. The debate then transforms from one about the value of democracy to one about the right conditions to realize democracy. Liberals claim that a true democracy must be liberal and not socialist, while socialists claim that a true democracy must be socialist and not liberal. In both cases, what is ultimately at stake is not liberalism or socialism, but the achievement or forfeiture of democracy. </w:t>
      </w:r>
      <w:r w:rsidRPr="007A7A4F">
        <w:rPr>
          <w:rFonts w:ascii="Times New Roman" w:hAnsi="Times New Roman" w:cs="Times New Roman"/>
          <w:i/>
          <w:sz w:val="24"/>
          <w:szCs w:val="24"/>
        </w:rPr>
        <w:t>Pace</w:t>
      </w:r>
      <w:r w:rsidRPr="007A7A4F">
        <w:rPr>
          <w:rFonts w:ascii="Times New Roman" w:hAnsi="Times New Roman" w:cs="Times New Roman"/>
          <w:sz w:val="24"/>
          <w:szCs w:val="24"/>
        </w:rPr>
        <w:t xml:space="preserve"> Schmitt, then, it is not that we hope to achieve some political program with the help of democracy, but that our political program is so designed precisely because it is the only way to achieve a true democracy. To proceed beyond this point, we must return to </w:t>
      </w:r>
      <w:proofErr w:type="spellStart"/>
      <w:r w:rsidRPr="007A7A4F">
        <w:rPr>
          <w:rFonts w:ascii="Times New Roman" w:hAnsi="Times New Roman" w:cs="Times New Roman"/>
          <w:i/>
          <w:sz w:val="24"/>
          <w:szCs w:val="24"/>
        </w:rPr>
        <w:t>heutigen</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Parlamentarismus</w:t>
      </w:r>
      <w:proofErr w:type="spellEnd"/>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and to the trajectory of its argument.</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With all particular political tendencies</w:t>
      </w:r>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 xml:space="preserve">subtracted from the democratic form, Schmitt claims, democracy’s </w:t>
      </w:r>
      <w:proofErr w:type="spellStart"/>
      <w:r w:rsidRPr="007A7A4F">
        <w:rPr>
          <w:rFonts w:ascii="Times New Roman" w:hAnsi="Times New Roman" w:cs="Times New Roman"/>
          <w:i/>
          <w:sz w:val="24"/>
          <w:szCs w:val="24"/>
        </w:rPr>
        <w:t>Inhalt</w:t>
      </w:r>
      <w:proofErr w:type="spellEnd"/>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is reduced to “a string of identities”</w:t>
      </w:r>
      <w:r w:rsidRPr="007A7A4F">
        <w:rPr>
          <w:rStyle w:val="FootnoteReference"/>
          <w:rFonts w:ascii="Times New Roman" w:hAnsi="Times New Roman" w:cs="Times New Roman"/>
          <w:sz w:val="24"/>
          <w:szCs w:val="24"/>
        </w:rPr>
        <w:footnoteReference w:id="18"/>
      </w:r>
      <w:r w:rsidRPr="007A7A4F">
        <w:rPr>
          <w:rFonts w:ascii="Times New Roman" w:hAnsi="Times New Roman" w:cs="Times New Roman"/>
          <w:sz w:val="24"/>
          <w:szCs w:val="24"/>
        </w:rPr>
        <w:t xml:space="preserve"> [</w:t>
      </w:r>
      <w:proofErr w:type="spellStart"/>
      <w:r w:rsidRPr="007A7A4F">
        <w:rPr>
          <w:rFonts w:ascii="Times New Roman" w:hAnsi="Times New Roman" w:cs="Times New Roman"/>
          <w:i/>
          <w:sz w:val="24"/>
          <w:szCs w:val="24"/>
        </w:rPr>
        <w:t>eine</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Reihe</w:t>
      </w:r>
      <w:proofErr w:type="spellEnd"/>
      <w:r w:rsidRPr="007A7A4F">
        <w:rPr>
          <w:rFonts w:ascii="Times New Roman" w:hAnsi="Times New Roman" w:cs="Times New Roman"/>
          <w:i/>
          <w:sz w:val="24"/>
          <w:szCs w:val="24"/>
        </w:rPr>
        <w:t xml:space="preserve"> von </w:t>
      </w:r>
      <w:proofErr w:type="spellStart"/>
      <w:r w:rsidRPr="007A7A4F">
        <w:rPr>
          <w:rFonts w:ascii="Times New Roman" w:hAnsi="Times New Roman" w:cs="Times New Roman"/>
          <w:i/>
          <w:sz w:val="24"/>
          <w:szCs w:val="24"/>
        </w:rPr>
        <w:t>Identitäten</w:t>
      </w:r>
      <w:proofErr w:type="spellEnd"/>
      <w:r w:rsidRPr="007A7A4F">
        <w:rPr>
          <w:rFonts w:ascii="Times New Roman" w:hAnsi="Times New Roman" w:cs="Times New Roman"/>
          <w:sz w:val="24"/>
          <w:szCs w:val="24"/>
        </w:rPr>
        <w:t xml:space="preserve">]: the identification of the law with the will of the people, and the identification of the will of the people with the </w:t>
      </w:r>
      <w:proofErr w:type="spellStart"/>
      <w:r w:rsidRPr="007A7A4F">
        <w:rPr>
          <w:rFonts w:ascii="Times New Roman" w:hAnsi="Times New Roman" w:cs="Times New Roman"/>
          <w:i/>
          <w:sz w:val="24"/>
          <w:szCs w:val="24"/>
        </w:rPr>
        <w:t>volonté</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générale</w:t>
      </w:r>
      <w:proofErr w:type="spellEnd"/>
      <w:r w:rsidRPr="007A7A4F">
        <w:rPr>
          <w:rFonts w:ascii="Times New Roman" w:hAnsi="Times New Roman" w:cs="Times New Roman"/>
          <w:sz w:val="24"/>
          <w:szCs w:val="24"/>
        </w:rPr>
        <w:t xml:space="preserve">, and the identification of the </w:t>
      </w:r>
      <w:proofErr w:type="spellStart"/>
      <w:r w:rsidRPr="007A7A4F">
        <w:rPr>
          <w:rFonts w:ascii="Times New Roman" w:hAnsi="Times New Roman" w:cs="Times New Roman"/>
          <w:i/>
          <w:sz w:val="24"/>
          <w:szCs w:val="24"/>
        </w:rPr>
        <w:t>volonté</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générale</w:t>
      </w:r>
      <w:proofErr w:type="spellEnd"/>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 xml:space="preserve">with the decision determined in “true freedom.” In each of these identifications, he argues, a practical limit is overcome by a certain logical necessity. “The masses,” he notes, “are sociologically and psychologically heterogeneous,” but the will of “the people” must be resolved in a singular direction if it is to be the basis for law. Thus we arrive at the colloquial understanding of </w:t>
      </w:r>
      <w:r w:rsidRPr="007A7A4F">
        <w:rPr>
          <w:rFonts w:ascii="Times New Roman" w:hAnsi="Times New Roman" w:cs="Times New Roman"/>
          <w:sz w:val="24"/>
          <w:szCs w:val="24"/>
        </w:rPr>
        <w:lastRenderedPageBreak/>
        <w:t xml:space="preserve">democracy: majority rule. But then a minority finds itself in the position of having to obey laws, possibly numerous </w:t>
      </w:r>
      <w:proofErr w:type="gramStart"/>
      <w:r w:rsidRPr="007A7A4F">
        <w:rPr>
          <w:rFonts w:ascii="Times New Roman" w:hAnsi="Times New Roman" w:cs="Times New Roman"/>
          <w:sz w:val="24"/>
          <w:szCs w:val="24"/>
        </w:rPr>
        <w:t>laws, that</w:t>
      </w:r>
      <w:proofErr w:type="gramEnd"/>
      <w:r w:rsidRPr="007A7A4F">
        <w:rPr>
          <w:rFonts w:ascii="Times New Roman" w:hAnsi="Times New Roman" w:cs="Times New Roman"/>
          <w:sz w:val="24"/>
          <w:szCs w:val="24"/>
        </w:rPr>
        <w:t xml:space="preserve"> it has not authorized, casting doubt on the meaning of democracy as government by those who are governed. Recalling that we are attempting to establish the autonomous value of democracy, we cannot address this problem by instituting protections against “the tyranny of the majority” (which would make democracy a secondary value to some other—typically liberal—political commitments); so, “the will of the outvoted minority” must be construed as “in truth identical with the will of the majority.”</w:t>
      </w:r>
      <w:r w:rsidRPr="007A7A4F">
        <w:rPr>
          <w:rStyle w:val="FootnoteReference"/>
          <w:rFonts w:ascii="Times New Roman" w:hAnsi="Times New Roman" w:cs="Times New Roman"/>
          <w:sz w:val="24"/>
          <w:szCs w:val="24"/>
        </w:rPr>
        <w:footnoteReference w:id="19"/>
      </w:r>
      <w:r w:rsidRPr="007A7A4F">
        <w:rPr>
          <w:rFonts w:ascii="Times New Roman" w:hAnsi="Times New Roman" w:cs="Times New Roman"/>
          <w:sz w:val="24"/>
          <w:szCs w:val="24"/>
        </w:rPr>
        <w:t xml:space="preserve"> This is Schmitt’s reconstruction of Rousseau’s argument in </w:t>
      </w:r>
      <w:r w:rsidRPr="007A7A4F">
        <w:rPr>
          <w:rFonts w:ascii="Times New Roman" w:hAnsi="Times New Roman" w:cs="Times New Roman"/>
          <w:i/>
          <w:sz w:val="24"/>
          <w:szCs w:val="24"/>
        </w:rPr>
        <w:t>The Social Contract</w:t>
      </w:r>
      <w:r w:rsidRPr="007A7A4F">
        <w:rPr>
          <w:rFonts w:ascii="Times New Roman" w:hAnsi="Times New Roman" w:cs="Times New Roman"/>
          <w:sz w:val="24"/>
          <w:szCs w:val="24"/>
        </w:rPr>
        <w:t>. If I have consented to the general will, according to Rousseau according to Schmitt, then my opposition to the will of the majority is in fact only a mistake about the general will, and I am not actually opposed to it at all (i.e., it was my will all along). However, in order to properly determine the general will, citizens must be “free,” i.e., they must have already recognized the ultimate reconciliation between their individual interests and the interest of the whole; that this condition of freedom may not presently obtain introduces the need for an original founding “lawgiver,” and leads Rousseau to his infamous claim that people must “be forced to be free.”</w:t>
      </w:r>
      <w:r w:rsidRPr="007A7A4F">
        <w:rPr>
          <w:rStyle w:val="FootnoteReference"/>
          <w:rFonts w:ascii="Times New Roman" w:hAnsi="Times New Roman" w:cs="Times New Roman"/>
          <w:sz w:val="24"/>
          <w:szCs w:val="24"/>
        </w:rPr>
        <w:footnoteReference w:id="20"/>
      </w:r>
      <w:r w:rsidRPr="007A7A4F">
        <w:rPr>
          <w:rFonts w:ascii="Times New Roman" w:hAnsi="Times New Roman" w:cs="Times New Roman"/>
          <w:sz w:val="24"/>
          <w:szCs w:val="24"/>
        </w:rPr>
        <w:t xml:space="preserve"> This is what Schmitt means when he claims that, with this argument, “one can…justify the rule of a minority over the majority, even while appealing to democracy.”</w:t>
      </w:r>
      <w:r w:rsidRPr="007A7A4F">
        <w:rPr>
          <w:rStyle w:val="FootnoteReference"/>
          <w:rFonts w:ascii="Times New Roman" w:hAnsi="Times New Roman" w:cs="Times New Roman"/>
          <w:sz w:val="24"/>
          <w:szCs w:val="24"/>
        </w:rPr>
        <w:footnoteReference w:id="21"/>
      </w:r>
      <w:r w:rsidRPr="007A7A4F">
        <w:rPr>
          <w:rFonts w:ascii="Times New Roman" w:hAnsi="Times New Roman" w:cs="Times New Roman"/>
          <w:sz w:val="24"/>
          <w:szCs w:val="24"/>
        </w:rPr>
        <w:t xml:space="preserve"> With this circuitous logic, Schmitt claims, the string of identities goes from ‘the people’ to the majority to the </w:t>
      </w:r>
      <w:proofErr w:type="spellStart"/>
      <w:r w:rsidRPr="007A7A4F">
        <w:rPr>
          <w:rFonts w:ascii="Times New Roman" w:hAnsi="Times New Roman" w:cs="Times New Roman"/>
          <w:i/>
          <w:sz w:val="24"/>
          <w:szCs w:val="24"/>
        </w:rPr>
        <w:t>volonté</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générale</w:t>
      </w:r>
      <w:proofErr w:type="spellEnd"/>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to the lawgiver, and, as if by magic, democracy is identified with dictatorial rule. Invoking the Terror of the French Revolution, Schmitt calls this “Jacobin logic” [</w:t>
      </w:r>
      <w:proofErr w:type="spellStart"/>
      <w:r w:rsidRPr="007A7A4F">
        <w:rPr>
          <w:rFonts w:ascii="Times New Roman" w:hAnsi="Times New Roman" w:cs="Times New Roman"/>
          <w:i/>
          <w:sz w:val="24"/>
          <w:szCs w:val="24"/>
        </w:rPr>
        <w:t>Jakobinerlogik</w:t>
      </w:r>
      <w:proofErr w:type="spellEnd"/>
      <w:r w:rsidRPr="007A7A4F">
        <w:rPr>
          <w:rFonts w:ascii="Times New Roman" w:hAnsi="Times New Roman" w:cs="Times New Roman"/>
          <w:sz w:val="24"/>
          <w:szCs w:val="24"/>
        </w:rPr>
        <w:t>].</w:t>
      </w:r>
      <w:r w:rsidRPr="007A7A4F">
        <w:rPr>
          <w:rStyle w:val="FootnoteReference"/>
          <w:rFonts w:ascii="Times New Roman" w:hAnsi="Times New Roman" w:cs="Times New Roman"/>
          <w:sz w:val="24"/>
          <w:szCs w:val="24"/>
        </w:rPr>
        <w:footnoteReference w:id="22"/>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At this point, Schmitt’s discussion seems to lose its relevance for contemporary democratic theory, as few democrats would identify their perspective with these </w:t>
      </w:r>
      <w:proofErr w:type="spellStart"/>
      <w:r w:rsidRPr="007A7A4F">
        <w:rPr>
          <w:rFonts w:ascii="Times New Roman" w:hAnsi="Times New Roman" w:cs="Times New Roman"/>
          <w:sz w:val="24"/>
          <w:szCs w:val="24"/>
        </w:rPr>
        <w:t>Rousseauian</w:t>
      </w:r>
      <w:proofErr w:type="spellEnd"/>
      <w:r w:rsidRPr="007A7A4F">
        <w:rPr>
          <w:rFonts w:ascii="Times New Roman" w:hAnsi="Times New Roman" w:cs="Times New Roman"/>
          <w:sz w:val="24"/>
          <w:szCs w:val="24"/>
        </w:rPr>
        <w:t xml:space="preserve"> acrobatics. In fact, the totalitarian elements of Rousseau’s thinking make him something of a </w:t>
      </w:r>
      <w:r w:rsidRPr="007A7A4F">
        <w:rPr>
          <w:rFonts w:ascii="Times New Roman" w:hAnsi="Times New Roman" w:cs="Times New Roman"/>
          <w:i/>
          <w:sz w:val="24"/>
          <w:szCs w:val="24"/>
        </w:rPr>
        <w:t xml:space="preserve">persona non grata </w:t>
      </w:r>
      <w:r w:rsidRPr="007A7A4F">
        <w:rPr>
          <w:rFonts w:ascii="Times New Roman" w:hAnsi="Times New Roman" w:cs="Times New Roman"/>
          <w:sz w:val="24"/>
          <w:szCs w:val="24"/>
        </w:rPr>
        <w:t>to much democratic thinking.</w:t>
      </w:r>
      <w:r w:rsidRPr="007A7A4F">
        <w:rPr>
          <w:rStyle w:val="FootnoteReference"/>
          <w:rFonts w:ascii="Times New Roman" w:hAnsi="Times New Roman" w:cs="Times New Roman"/>
          <w:sz w:val="24"/>
          <w:szCs w:val="24"/>
        </w:rPr>
        <w:footnoteReference w:id="23"/>
      </w:r>
      <w:r w:rsidRPr="007A7A4F">
        <w:rPr>
          <w:rFonts w:ascii="Times New Roman" w:hAnsi="Times New Roman" w:cs="Times New Roman"/>
          <w:sz w:val="24"/>
          <w:szCs w:val="24"/>
        </w:rPr>
        <w:t xml:space="preserve"> Consciously or not, however, the argument that posits some political content (liberalism or socialism) as the precondition for a true democracy conforms to this Jacobin logic as Schmitt describes it. When, for example, </w:t>
      </w:r>
      <w:proofErr w:type="spellStart"/>
      <w:r w:rsidRPr="007A7A4F">
        <w:rPr>
          <w:rFonts w:ascii="Times New Roman" w:hAnsi="Times New Roman" w:cs="Times New Roman"/>
          <w:sz w:val="24"/>
          <w:szCs w:val="24"/>
        </w:rPr>
        <w:t>Yascha</w:t>
      </w:r>
      <w:proofErr w:type="spellEnd"/>
      <w:r w:rsidRPr="007A7A4F">
        <w:rPr>
          <w:rFonts w:ascii="Times New Roman" w:hAnsi="Times New Roman" w:cs="Times New Roman"/>
          <w:sz w:val="24"/>
          <w:szCs w:val="24"/>
        </w:rPr>
        <w:t xml:space="preserve"> </w:t>
      </w:r>
      <w:proofErr w:type="spellStart"/>
      <w:r w:rsidRPr="007A7A4F">
        <w:rPr>
          <w:rFonts w:ascii="Times New Roman" w:hAnsi="Times New Roman" w:cs="Times New Roman"/>
          <w:sz w:val="24"/>
          <w:szCs w:val="24"/>
        </w:rPr>
        <w:t>Mounk</w:t>
      </w:r>
      <w:proofErr w:type="spellEnd"/>
      <w:r w:rsidRPr="007A7A4F">
        <w:rPr>
          <w:rFonts w:ascii="Times New Roman" w:hAnsi="Times New Roman" w:cs="Times New Roman"/>
          <w:sz w:val="24"/>
          <w:szCs w:val="24"/>
        </w:rPr>
        <w:t xml:space="preserve"> titles his book </w:t>
      </w:r>
      <w:r w:rsidRPr="007A7A4F">
        <w:rPr>
          <w:rFonts w:ascii="Times New Roman" w:hAnsi="Times New Roman" w:cs="Times New Roman"/>
          <w:i/>
          <w:sz w:val="24"/>
          <w:szCs w:val="24"/>
        </w:rPr>
        <w:t xml:space="preserve">The </w:t>
      </w:r>
      <w:r w:rsidRPr="007A7A4F">
        <w:rPr>
          <w:rFonts w:ascii="Times New Roman" w:hAnsi="Times New Roman" w:cs="Times New Roman"/>
          <w:i/>
          <w:sz w:val="24"/>
          <w:szCs w:val="24"/>
        </w:rPr>
        <w:lastRenderedPageBreak/>
        <w:t>People vs. Democracy</w:t>
      </w:r>
      <w:r w:rsidRPr="007A7A4F">
        <w:rPr>
          <w:rFonts w:ascii="Times New Roman" w:hAnsi="Times New Roman" w:cs="Times New Roman"/>
          <w:sz w:val="24"/>
          <w:szCs w:val="24"/>
        </w:rPr>
        <w:t xml:space="preserve">, it is not only for irony and dramatic effect. </w:t>
      </w:r>
      <w:proofErr w:type="spellStart"/>
      <w:r w:rsidRPr="007A7A4F">
        <w:rPr>
          <w:rFonts w:ascii="Times New Roman" w:hAnsi="Times New Roman" w:cs="Times New Roman"/>
          <w:sz w:val="24"/>
          <w:szCs w:val="24"/>
        </w:rPr>
        <w:t>Mounk</w:t>
      </w:r>
      <w:proofErr w:type="spellEnd"/>
      <w:r w:rsidRPr="007A7A4F">
        <w:rPr>
          <w:rFonts w:ascii="Times New Roman" w:hAnsi="Times New Roman" w:cs="Times New Roman"/>
          <w:sz w:val="24"/>
          <w:szCs w:val="24"/>
        </w:rPr>
        <w:t xml:space="preserve"> considers certain liberal values, such as an indiscriminate protection of “rights,” as essential to the functioning of any democracy.</w:t>
      </w:r>
      <w:r w:rsidRPr="007A7A4F">
        <w:rPr>
          <w:rStyle w:val="FootnoteReference"/>
          <w:rFonts w:ascii="Times New Roman" w:hAnsi="Times New Roman" w:cs="Times New Roman"/>
          <w:sz w:val="24"/>
          <w:szCs w:val="24"/>
        </w:rPr>
        <w:footnoteReference w:id="24"/>
      </w:r>
      <w:r w:rsidRPr="007A7A4F">
        <w:rPr>
          <w:rFonts w:ascii="Times New Roman" w:hAnsi="Times New Roman" w:cs="Times New Roman"/>
          <w:sz w:val="24"/>
          <w:szCs w:val="24"/>
        </w:rPr>
        <w:t xml:space="preserve"> When popular movements exhibit proclivities hostile to these values, then, they represent threats to democracy itself. The title of the book expresses the conclusion easily inferred from this line of thought: the people are turning against democracy. But if, as </w:t>
      </w:r>
      <w:proofErr w:type="spellStart"/>
      <w:r w:rsidRPr="007A7A4F">
        <w:rPr>
          <w:rFonts w:ascii="Times New Roman" w:hAnsi="Times New Roman" w:cs="Times New Roman"/>
          <w:sz w:val="24"/>
          <w:szCs w:val="24"/>
        </w:rPr>
        <w:t>Mounk</w:t>
      </w:r>
      <w:proofErr w:type="spellEnd"/>
      <w:r w:rsidRPr="007A7A4F">
        <w:rPr>
          <w:rFonts w:ascii="Times New Roman" w:hAnsi="Times New Roman" w:cs="Times New Roman"/>
          <w:sz w:val="24"/>
          <w:szCs w:val="24"/>
        </w:rPr>
        <w:t xml:space="preserve"> suggests is the case, the disposition of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is emphatically pushing in a certain political direction, then is not this direction, by definition, democratic? By answering in the negative, </w:t>
      </w:r>
      <w:proofErr w:type="spellStart"/>
      <w:r w:rsidRPr="007A7A4F">
        <w:rPr>
          <w:rFonts w:ascii="Times New Roman" w:hAnsi="Times New Roman" w:cs="Times New Roman"/>
          <w:sz w:val="24"/>
          <w:szCs w:val="24"/>
        </w:rPr>
        <w:t>Mounk</w:t>
      </w:r>
      <w:proofErr w:type="spellEnd"/>
      <w:r w:rsidRPr="007A7A4F">
        <w:rPr>
          <w:rFonts w:ascii="Times New Roman" w:hAnsi="Times New Roman" w:cs="Times New Roman"/>
          <w:sz w:val="24"/>
          <w:szCs w:val="24"/>
        </w:rPr>
        <w:t xml:space="preserve"> establishes a division between the political tendencies of the empirical people and democracy—in other words, between the power of the people and the </w:t>
      </w:r>
      <w:r w:rsidRPr="007A7A4F">
        <w:rPr>
          <w:rFonts w:ascii="Times New Roman" w:hAnsi="Times New Roman" w:cs="Times New Roman"/>
          <w:i/>
          <w:sz w:val="24"/>
          <w:szCs w:val="24"/>
        </w:rPr>
        <w:t xml:space="preserve">real </w:t>
      </w:r>
      <w:r w:rsidRPr="007A7A4F">
        <w:rPr>
          <w:rFonts w:ascii="Times New Roman" w:hAnsi="Times New Roman" w:cs="Times New Roman"/>
          <w:sz w:val="24"/>
          <w:szCs w:val="24"/>
        </w:rPr>
        <w:t xml:space="preserve">power of the people. The latter, of course, might (and if </w:t>
      </w:r>
      <w:proofErr w:type="spellStart"/>
      <w:r w:rsidRPr="007A7A4F">
        <w:rPr>
          <w:rFonts w:ascii="Times New Roman" w:hAnsi="Times New Roman" w:cs="Times New Roman"/>
          <w:sz w:val="24"/>
          <w:szCs w:val="24"/>
        </w:rPr>
        <w:t>Mounk’s</w:t>
      </w:r>
      <w:proofErr w:type="spellEnd"/>
      <w:r w:rsidRPr="007A7A4F">
        <w:rPr>
          <w:rFonts w:ascii="Times New Roman" w:hAnsi="Times New Roman" w:cs="Times New Roman"/>
          <w:sz w:val="24"/>
          <w:szCs w:val="24"/>
        </w:rPr>
        <w:t xml:space="preserve"> fears are realized, will) represent a minority, and thus, just as in Schmitt’s portrait of Rousseau’s argument, a relatively small fraction of the population represents the </w:t>
      </w:r>
      <w:proofErr w:type="spellStart"/>
      <w:r w:rsidRPr="007A7A4F">
        <w:rPr>
          <w:rFonts w:ascii="Times New Roman" w:hAnsi="Times New Roman" w:cs="Times New Roman"/>
          <w:i/>
          <w:sz w:val="24"/>
          <w:szCs w:val="24"/>
        </w:rPr>
        <w:t>volonté</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générale</w:t>
      </w:r>
      <w:proofErr w:type="spellEnd"/>
      <w:r w:rsidRPr="007A7A4F">
        <w:rPr>
          <w:rFonts w:ascii="Times New Roman" w:hAnsi="Times New Roman" w:cs="Times New Roman"/>
          <w:sz w:val="24"/>
          <w:szCs w:val="24"/>
        </w:rPr>
        <w:t xml:space="preserve">, while the will of the majority is discounted because this majority is not behaving “democratically.” The key here is that </w:t>
      </w:r>
      <w:proofErr w:type="spellStart"/>
      <w:r w:rsidRPr="007A7A4F">
        <w:rPr>
          <w:rFonts w:ascii="Times New Roman" w:hAnsi="Times New Roman" w:cs="Times New Roman"/>
          <w:sz w:val="24"/>
          <w:szCs w:val="24"/>
        </w:rPr>
        <w:t>Mounk</w:t>
      </w:r>
      <w:proofErr w:type="spellEnd"/>
      <w:r w:rsidRPr="007A7A4F">
        <w:rPr>
          <w:rFonts w:ascii="Times New Roman" w:hAnsi="Times New Roman" w:cs="Times New Roman"/>
          <w:sz w:val="24"/>
          <w:szCs w:val="24"/>
        </w:rPr>
        <w:t xml:space="preserve"> does not title his book </w:t>
      </w:r>
      <w:r w:rsidRPr="007A7A4F">
        <w:rPr>
          <w:rFonts w:ascii="Times New Roman" w:hAnsi="Times New Roman" w:cs="Times New Roman"/>
          <w:i/>
          <w:sz w:val="24"/>
          <w:szCs w:val="24"/>
        </w:rPr>
        <w:t>The People vs. Liberalism</w:t>
      </w:r>
      <w:r w:rsidRPr="007A7A4F">
        <w:rPr>
          <w:rFonts w:ascii="Times New Roman" w:hAnsi="Times New Roman" w:cs="Times New Roman"/>
          <w:sz w:val="24"/>
          <w:szCs w:val="24"/>
        </w:rPr>
        <w:t>; it is not that democracy is problematic because it is illiberal, but that the people are problematic because they are undemocratic.</w:t>
      </w:r>
      <w:r w:rsidRPr="007A7A4F">
        <w:rPr>
          <w:rStyle w:val="FootnoteReference"/>
          <w:rFonts w:ascii="Times New Roman" w:hAnsi="Times New Roman" w:cs="Times New Roman"/>
          <w:sz w:val="24"/>
          <w:szCs w:val="24"/>
        </w:rPr>
        <w:footnoteReference w:id="25"/>
      </w:r>
      <w:r w:rsidRPr="007A7A4F">
        <w:rPr>
          <w:rFonts w:ascii="Times New Roman" w:hAnsi="Times New Roman" w:cs="Times New Roman"/>
          <w:sz w:val="24"/>
          <w:szCs w:val="24"/>
        </w:rPr>
        <w:t xml:space="preserve"> In order for democracy to be realized, then, the people must come to understand how to properly exercise their own will (i.e., liberally), and so this argument, like Rousseau’s, must make use of a “lawgiver” figure. It may not take the form of a dictatorship or the Jacobins’ guillotine, but the basic logic is the same: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must first become enlightened if they are to properly exercise their </w:t>
      </w:r>
      <w:proofErr w:type="spellStart"/>
      <w:r w:rsidRPr="007A7A4F">
        <w:rPr>
          <w:rFonts w:ascii="Times New Roman" w:hAnsi="Times New Roman" w:cs="Times New Roman"/>
          <w:i/>
          <w:sz w:val="24"/>
          <w:szCs w:val="24"/>
        </w:rPr>
        <w:t>kratos</w:t>
      </w:r>
      <w:proofErr w:type="spellEnd"/>
      <w:r w:rsidRPr="007A7A4F">
        <w:rPr>
          <w:rFonts w:ascii="Times New Roman" w:hAnsi="Times New Roman" w:cs="Times New Roman"/>
          <w:sz w:val="24"/>
          <w:szCs w:val="24"/>
        </w:rPr>
        <w:t xml:space="preserve">.  </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This doubling, this distinction between the will of the empirical people and something else that would constitute a true democracy, also shows up in the socialist literature. Again, we can see it at the level of titles, as in Ellen </w:t>
      </w:r>
      <w:proofErr w:type="spellStart"/>
      <w:r w:rsidRPr="007A7A4F">
        <w:rPr>
          <w:rFonts w:ascii="Times New Roman" w:hAnsi="Times New Roman" w:cs="Times New Roman"/>
          <w:sz w:val="24"/>
          <w:szCs w:val="24"/>
        </w:rPr>
        <w:t>Meiksins</w:t>
      </w:r>
      <w:proofErr w:type="spellEnd"/>
      <w:r w:rsidRPr="007A7A4F">
        <w:rPr>
          <w:rFonts w:ascii="Times New Roman" w:hAnsi="Times New Roman" w:cs="Times New Roman"/>
          <w:sz w:val="24"/>
          <w:szCs w:val="24"/>
        </w:rPr>
        <w:t xml:space="preserve"> Wood’s </w:t>
      </w:r>
      <w:r w:rsidRPr="007A7A4F">
        <w:rPr>
          <w:rFonts w:ascii="Times New Roman" w:hAnsi="Times New Roman" w:cs="Times New Roman"/>
          <w:i/>
          <w:sz w:val="24"/>
          <w:szCs w:val="24"/>
        </w:rPr>
        <w:t>Democracy against Capitalism</w:t>
      </w:r>
      <w:r w:rsidRPr="007A7A4F">
        <w:rPr>
          <w:rFonts w:ascii="Times New Roman" w:hAnsi="Times New Roman" w:cs="Times New Roman"/>
          <w:sz w:val="24"/>
          <w:szCs w:val="24"/>
        </w:rPr>
        <w:t xml:space="preserve">. She defends this opposition by tracing the etymological roots of the word ‘democracy’ back to something like </w:t>
      </w:r>
      <w:r w:rsidRPr="007A7A4F">
        <w:rPr>
          <w:rFonts w:ascii="Times New Roman" w:hAnsi="Times New Roman" w:cs="Times New Roman"/>
          <w:sz w:val="24"/>
          <w:szCs w:val="24"/>
        </w:rPr>
        <w:lastRenderedPageBreak/>
        <w:t>‘rule by the laboring class.’</w:t>
      </w:r>
      <w:r w:rsidRPr="007A7A4F">
        <w:rPr>
          <w:rStyle w:val="FootnoteReference"/>
          <w:rFonts w:ascii="Times New Roman" w:hAnsi="Times New Roman" w:cs="Times New Roman"/>
          <w:sz w:val="24"/>
          <w:szCs w:val="24"/>
        </w:rPr>
        <w:footnoteReference w:id="26"/>
      </w:r>
      <w:r w:rsidRPr="007A7A4F">
        <w:rPr>
          <w:rFonts w:ascii="Times New Roman" w:hAnsi="Times New Roman" w:cs="Times New Roman"/>
          <w:sz w:val="24"/>
          <w:szCs w:val="24"/>
        </w:rPr>
        <w:t xml:space="preserve"> But unless we believe that the contemporary empirical working class is staunchly anti-capitalist, understanding socialism as the condition for the possibility of democracy requires the same Jacobin manoeuver that we have just seen in </w:t>
      </w:r>
      <w:proofErr w:type="spellStart"/>
      <w:r w:rsidRPr="007A7A4F">
        <w:rPr>
          <w:rFonts w:ascii="Times New Roman" w:hAnsi="Times New Roman" w:cs="Times New Roman"/>
          <w:sz w:val="24"/>
          <w:szCs w:val="24"/>
        </w:rPr>
        <w:t>Mounk</w:t>
      </w:r>
      <w:proofErr w:type="spellEnd"/>
      <w:r w:rsidRPr="007A7A4F">
        <w:rPr>
          <w:rFonts w:ascii="Times New Roman" w:hAnsi="Times New Roman" w:cs="Times New Roman"/>
          <w:sz w:val="24"/>
          <w:szCs w:val="24"/>
        </w:rPr>
        <w:t>, albeit with a diametrically opposed political content. What the actually existing people want (which is not necessarily socialism)</w:t>
      </w:r>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 xml:space="preserve">is rendered irrelevant compared to an estimation of what their true interests are. Schmitt notes that this “democratic dialectic” has been part of Leftist politics at least since the </w:t>
      </w:r>
      <w:proofErr w:type="spellStart"/>
      <w:r w:rsidRPr="007A7A4F">
        <w:rPr>
          <w:rFonts w:ascii="Times New Roman" w:hAnsi="Times New Roman" w:cs="Times New Roman"/>
          <w:sz w:val="24"/>
          <w:szCs w:val="24"/>
        </w:rPr>
        <w:t>Levellers</w:t>
      </w:r>
      <w:proofErr w:type="spellEnd"/>
      <w:r w:rsidRPr="007A7A4F">
        <w:rPr>
          <w:rFonts w:ascii="Times New Roman" w:hAnsi="Times New Roman" w:cs="Times New Roman"/>
          <w:sz w:val="24"/>
          <w:szCs w:val="24"/>
        </w:rPr>
        <w:t xml:space="preserve"> of the 17</w:t>
      </w:r>
      <w:r w:rsidRPr="007A7A4F">
        <w:rPr>
          <w:rFonts w:ascii="Times New Roman" w:hAnsi="Times New Roman" w:cs="Times New Roman"/>
          <w:sz w:val="24"/>
          <w:szCs w:val="24"/>
          <w:vertAlign w:val="superscript"/>
        </w:rPr>
        <w:t>th</w:t>
      </w:r>
      <w:r w:rsidRPr="007A7A4F">
        <w:rPr>
          <w:rFonts w:ascii="Times New Roman" w:hAnsi="Times New Roman" w:cs="Times New Roman"/>
          <w:sz w:val="24"/>
          <w:szCs w:val="24"/>
        </w:rPr>
        <w:t xml:space="preserve"> century.</w:t>
      </w:r>
      <w:r w:rsidRPr="007A7A4F">
        <w:rPr>
          <w:rStyle w:val="FootnoteReference"/>
          <w:rFonts w:ascii="Times New Roman" w:hAnsi="Times New Roman" w:cs="Times New Roman"/>
          <w:sz w:val="24"/>
          <w:szCs w:val="24"/>
        </w:rPr>
        <w:footnoteReference w:id="27"/>
      </w:r>
      <w:r w:rsidRPr="007A7A4F">
        <w:rPr>
          <w:rFonts w:ascii="Times New Roman" w:hAnsi="Times New Roman" w:cs="Times New Roman"/>
          <w:sz w:val="24"/>
          <w:szCs w:val="24"/>
        </w:rPr>
        <w:t xml:space="preserve"> This problem goes deeper than what is sometimes called “the paradox of democratic legislation,” i.e., the question of how a democratic order could be founded democratically.</w:t>
      </w:r>
      <w:r w:rsidRPr="007A7A4F">
        <w:rPr>
          <w:rStyle w:val="FootnoteReference"/>
          <w:rFonts w:ascii="Times New Roman" w:hAnsi="Times New Roman" w:cs="Times New Roman"/>
          <w:sz w:val="24"/>
          <w:szCs w:val="24"/>
        </w:rPr>
        <w:footnoteReference w:id="28"/>
      </w:r>
      <w:r w:rsidRPr="007A7A4F">
        <w:rPr>
          <w:rFonts w:ascii="Times New Roman" w:hAnsi="Times New Roman" w:cs="Times New Roman"/>
          <w:sz w:val="24"/>
          <w:szCs w:val="24"/>
        </w:rPr>
        <w:t xml:space="preserve"> Schmitt is not only concerned with the ‘undemocratic’ prerequisites for the establishment of a true democracy as these implicitly Jacobin thinkers understand it, but also with the ever-present possibility that the people, in whose name this true (liberal or socialist) democracy was established, might turn against the very liberalism or socialism that constitutes the true </w:t>
      </w:r>
      <w:proofErr w:type="spellStart"/>
      <w:r w:rsidRPr="007A7A4F">
        <w:rPr>
          <w:rFonts w:ascii="Times New Roman" w:hAnsi="Times New Roman" w:cs="Times New Roman"/>
          <w:i/>
          <w:sz w:val="24"/>
          <w:szCs w:val="24"/>
        </w:rPr>
        <w:t>volonté</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générale</w:t>
      </w:r>
      <w:proofErr w:type="spellEnd"/>
      <w:r w:rsidRPr="007A7A4F">
        <w:rPr>
          <w:rFonts w:ascii="Times New Roman" w:hAnsi="Times New Roman" w:cs="Times New Roman"/>
          <w:sz w:val="24"/>
          <w:szCs w:val="24"/>
        </w:rPr>
        <w:t xml:space="preserve">.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Of course, not all democratic theorists regard democracy as a proxy for some other political commitment; there are democratic theorists who are just that, as opposed to liberal or socialist theorists who make use of the figure of democracy while simultaneously claiming that a minority viewpoint represents the will of the whole. In fact, one of the principle historical motivations behind democratic theory </w:t>
      </w:r>
      <w:r w:rsidRPr="007A7A4F">
        <w:rPr>
          <w:rFonts w:ascii="Times New Roman" w:hAnsi="Times New Roman" w:cs="Times New Roman"/>
          <w:i/>
          <w:sz w:val="24"/>
          <w:szCs w:val="24"/>
        </w:rPr>
        <w:t xml:space="preserve">qua </w:t>
      </w:r>
      <w:r w:rsidRPr="007A7A4F">
        <w:rPr>
          <w:rFonts w:ascii="Times New Roman" w:hAnsi="Times New Roman" w:cs="Times New Roman"/>
          <w:sz w:val="24"/>
          <w:szCs w:val="24"/>
        </w:rPr>
        <w:t>democratic theory was a skepticism toward the very idea of the “general will.” “No assertion that ‘the public good definitely consists of such and such’ can be shown to be ‘objectively true’,” Robert Dahl says.</w:t>
      </w:r>
      <w:r w:rsidRPr="007A7A4F">
        <w:rPr>
          <w:rStyle w:val="FootnoteReference"/>
          <w:rFonts w:ascii="Times New Roman" w:hAnsi="Times New Roman" w:cs="Times New Roman"/>
          <w:sz w:val="24"/>
          <w:szCs w:val="24"/>
        </w:rPr>
        <w:footnoteReference w:id="29"/>
      </w:r>
      <w:r w:rsidRPr="007A7A4F">
        <w:rPr>
          <w:rFonts w:ascii="Times New Roman" w:hAnsi="Times New Roman" w:cs="Times New Roman"/>
          <w:sz w:val="24"/>
          <w:szCs w:val="24"/>
        </w:rPr>
        <w:t xml:space="preserve"> Because of this epistemological limit, Dahl reasons, no political orientation has the right to impose its singular vision on society, and the best system for avoiding such a monolith is democracy, which tends naturally toward pluralism because ‘the people’ are so naturally heterogeneous. More recently, Nadia </w:t>
      </w:r>
      <w:proofErr w:type="spellStart"/>
      <w:r w:rsidRPr="007A7A4F">
        <w:rPr>
          <w:rFonts w:ascii="Times New Roman" w:hAnsi="Times New Roman" w:cs="Times New Roman"/>
          <w:sz w:val="24"/>
          <w:szCs w:val="24"/>
        </w:rPr>
        <w:t>Urbinati</w:t>
      </w:r>
      <w:proofErr w:type="spellEnd"/>
      <w:r w:rsidRPr="007A7A4F">
        <w:rPr>
          <w:rFonts w:ascii="Times New Roman" w:hAnsi="Times New Roman" w:cs="Times New Roman"/>
          <w:sz w:val="24"/>
          <w:szCs w:val="24"/>
        </w:rPr>
        <w:t xml:space="preserve"> has sharply criticized the “epistemic turn” in democratic theory (discussed above), arguing that the essence of democracy is its “opinion-based character” and that “a commitment to ‘truth’ in politics makes consent redundant.”</w:t>
      </w:r>
      <w:r w:rsidRPr="007A7A4F">
        <w:rPr>
          <w:rStyle w:val="FootnoteReference"/>
          <w:rFonts w:ascii="Times New Roman" w:hAnsi="Times New Roman" w:cs="Times New Roman"/>
          <w:sz w:val="24"/>
          <w:szCs w:val="24"/>
        </w:rPr>
        <w:footnoteReference w:id="30"/>
      </w:r>
      <w:r w:rsidRPr="007A7A4F">
        <w:rPr>
          <w:rFonts w:ascii="Times New Roman" w:hAnsi="Times New Roman" w:cs="Times New Roman"/>
          <w:sz w:val="24"/>
          <w:szCs w:val="24"/>
        </w:rPr>
        <w:t xml:space="preserve"> In her view, the normative core of democracy is its procedural validity rather than the ‘correctness’ of its outcomes. We encounter formulations like this again and again across the </w:t>
      </w:r>
      <w:r w:rsidRPr="007A7A4F">
        <w:rPr>
          <w:rFonts w:ascii="Times New Roman" w:hAnsi="Times New Roman" w:cs="Times New Roman"/>
          <w:sz w:val="24"/>
          <w:szCs w:val="24"/>
        </w:rPr>
        <w:lastRenderedPageBreak/>
        <w:t xml:space="preserve">spectrum of democratic literature, from Claude </w:t>
      </w:r>
      <w:proofErr w:type="spellStart"/>
      <w:r w:rsidRPr="007A7A4F">
        <w:rPr>
          <w:rFonts w:ascii="Times New Roman" w:hAnsi="Times New Roman" w:cs="Times New Roman"/>
          <w:sz w:val="24"/>
          <w:szCs w:val="24"/>
        </w:rPr>
        <w:t>Lefort’s</w:t>
      </w:r>
      <w:proofErr w:type="spellEnd"/>
      <w:r w:rsidRPr="007A7A4F">
        <w:rPr>
          <w:rFonts w:ascii="Times New Roman" w:hAnsi="Times New Roman" w:cs="Times New Roman"/>
          <w:sz w:val="24"/>
          <w:szCs w:val="24"/>
        </w:rPr>
        <w:t xml:space="preserve"> much-cited thesis that “democracy is instituted and sustained by the </w:t>
      </w:r>
      <w:r w:rsidRPr="007A7A4F">
        <w:rPr>
          <w:rFonts w:ascii="Times New Roman" w:hAnsi="Times New Roman" w:cs="Times New Roman"/>
          <w:i/>
          <w:sz w:val="24"/>
          <w:szCs w:val="24"/>
        </w:rPr>
        <w:t>dissolution of the markers of certainty</w:t>
      </w:r>
      <w:r w:rsidRPr="007A7A4F">
        <w:rPr>
          <w:rFonts w:ascii="Times New Roman" w:hAnsi="Times New Roman" w:cs="Times New Roman"/>
          <w:sz w:val="24"/>
          <w:szCs w:val="24"/>
        </w:rPr>
        <w:t>”</w:t>
      </w:r>
      <w:r w:rsidRPr="007A7A4F">
        <w:rPr>
          <w:rStyle w:val="FootnoteReference"/>
          <w:rFonts w:ascii="Times New Roman" w:hAnsi="Times New Roman" w:cs="Times New Roman"/>
          <w:sz w:val="24"/>
          <w:szCs w:val="24"/>
        </w:rPr>
        <w:footnoteReference w:id="31"/>
      </w:r>
      <w:r w:rsidRPr="007A7A4F">
        <w:rPr>
          <w:rFonts w:ascii="Times New Roman" w:hAnsi="Times New Roman" w:cs="Times New Roman"/>
          <w:sz w:val="24"/>
          <w:szCs w:val="24"/>
        </w:rPr>
        <w:t xml:space="preserve"> to Benjamin Barber’s counsel that “where there is truth or certain knowledge there need be no politics…democratic politics begins where certainty ends.”</w:t>
      </w:r>
      <w:r w:rsidRPr="007A7A4F">
        <w:rPr>
          <w:rStyle w:val="FootnoteReference"/>
          <w:rFonts w:ascii="Times New Roman" w:hAnsi="Times New Roman" w:cs="Times New Roman"/>
          <w:sz w:val="24"/>
          <w:szCs w:val="24"/>
        </w:rPr>
        <w:footnoteReference w:id="32"/>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At the same time, some contemporary </w:t>
      </w:r>
      <w:r w:rsidRPr="007A7A4F">
        <w:rPr>
          <w:rFonts w:ascii="Times New Roman" w:hAnsi="Times New Roman" w:cs="Times New Roman"/>
          <w:i/>
          <w:sz w:val="24"/>
          <w:szCs w:val="24"/>
        </w:rPr>
        <w:t>intrinsic</w:t>
      </w:r>
      <w:r w:rsidRPr="007A7A4F">
        <w:rPr>
          <w:rFonts w:ascii="Times New Roman" w:hAnsi="Times New Roman" w:cs="Times New Roman"/>
          <w:sz w:val="24"/>
          <w:szCs w:val="24"/>
        </w:rPr>
        <w:t xml:space="preserve"> democrats do not rule out the possibility of an “objectively true” political position; rather than establishing the primacy of democracy on an epistemological skepticism, they base their arguments on a constitutive moral commitment that holds regardless of the existence or nonexistence of a “public good” definitely consisting of “such and such.”</w:t>
      </w:r>
      <w:r w:rsidRPr="007A7A4F">
        <w:rPr>
          <w:rStyle w:val="FootnoteReference"/>
          <w:rFonts w:ascii="Times New Roman" w:hAnsi="Times New Roman" w:cs="Times New Roman"/>
          <w:sz w:val="24"/>
          <w:szCs w:val="24"/>
        </w:rPr>
        <w:footnoteReference w:id="33"/>
      </w:r>
      <w:r w:rsidRPr="007A7A4F">
        <w:rPr>
          <w:rFonts w:ascii="Times New Roman" w:hAnsi="Times New Roman" w:cs="Times New Roman"/>
          <w:sz w:val="24"/>
          <w:szCs w:val="24"/>
        </w:rPr>
        <w:t xml:space="preserve"> Thomas </w:t>
      </w:r>
      <w:proofErr w:type="spellStart"/>
      <w:r w:rsidRPr="007A7A4F">
        <w:rPr>
          <w:rFonts w:ascii="Times New Roman" w:hAnsi="Times New Roman" w:cs="Times New Roman"/>
          <w:sz w:val="24"/>
          <w:szCs w:val="24"/>
        </w:rPr>
        <w:t>Christiano</w:t>
      </w:r>
      <w:proofErr w:type="spellEnd"/>
      <w:r w:rsidRPr="007A7A4F">
        <w:rPr>
          <w:rFonts w:ascii="Times New Roman" w:hAnsi="Times New Roman" w:cs="Times New Roman"/>
          <w:sz w:val="24"/>
          <w:szCs w:val="24"/>
        </w:rPr>
        <w:t>, for example, argues that the “fundamental value underlying democracy” is “equality,” the conviction that “individuals in a society have equal rights to vote, to organize political parties and interest groups, and to contribute to discussions on how society would best be organized.”</w:t>
      </w:r>
      <w:r w:rsidRPr="007A7A4F">
        <w:rPr>
          <w:rStyle w:val="FootnoteReference"/>
          <w:rFonts w:ascii="Times New Roman" w:hAnsi="Times New Roman" w:cs="Times New Roman"/>
          <w:sz w:val="24"/>
          <w:szCs w:val="24"/>
        </w:rPr>
        <w:footnoteReference w:id="34"/>
      </w:r>
      <w:r w:rsidRPr="007A7A4F">
        <w:rPr>
          <w:rFonts w:ascii="Times New Roman" w:hAnsi="Times New Roman" w:cs="Times New Roman"/>
          <w:sz w:val="24"/>
          <w:szCs w:val="24"/>
        </w:rPr>
        <w:t xml:space="preserve"> This does not necessarily preclude the reality of a ‘best’ form of organization; it only insists that all individuals have a moral right to have their voice heard when it comes to hashing out this question, even if they are wrong. Along similar lines, David </w:t>
      </w:r>
      <w:proofErr w:type="spellStart"/>
      <w:r w:rsidRPr="007A7A4F">
        <w:rPr>
          <w:rFonts w:ascii="Times New Roman" w:hAnsi="Times New Roman" w:cs="Times New Roman"/>
          <w:sz w:val="24"/>
          <w:szCs w:val="24"/>
        </w:rPr>
        <w:t>Estlund</w:t>
      </w:r>
      <w:proofErr w:type="spellEnd"/>
      <w:r w:rsidRPr="007A7A4F">
        <w:rPr>
          <w:rFonts w:ascii="Times New Roman" w:hAnsi="Times New Roman" w:cs="Times New Roman"/>
          <w:sz w:val="24"/>
          <w:szCs w:val="24"/>
        </w:rPr>
        <w:t xml:space="preserve"> has argued that even if a fraction of the population did possess the expertise to make objectively correct political decisions, the “invidious comparison” necessary to establish the authority of this expert caste would violate one of the basic standards of democracy, the “requirement that political authority be justifiable to those subject to it in ways they can accept.”</w:t>
      </w:r>
      <w:r w:rsidRPr="007A7A4F">
        <w:rPr>
          <w:rStyle w:val="FootnoteReference"/>
          <w:rFonts w:ascii="Times New Roman" w:hAnsi="Times New Roman" w:cs="Times New Roman"/>
          <w:sz w:val="24"/>
          <w:szCs w:val="24"/>
        </w:rPr>
        <w:footnoteReference w:id="35"/>
      </w:r>
      <w:r w:rsidRPr="007A7A4F">
        <w:rPr>
          <w:rFonts w:ascii="Times New Roman" w:hAnsi="Times New Roman" w:cs="Times New Roman"/>
          <w:sz w:val="24"/>
          <w:szCs w:val="24"/>
        </w:rPr>
        <w:t xml:space="preserve"> So even if a dictatorial cabal of experts made all the right political moves, its rule would still be illegitimate if some citizens did not find its rule acceptable, if the presumption of its expertise violated someone’s “reasonable moral and philosophical convictions, true or false, right or wrong…</w:t>
      </w:r>
      <w:proofErr w:type="gramStart"/>
      <w:r w:rsidRPr="007A7A4F">
        <w:rPr>
          <w:rFonts w:ascii="Times New Roman" w:hAnsi="Times New Roman" w:cs="Times New Roman"/>
          <w:sz w:val="24"/>
          <w:szCs w:val="24"/>
        </w:rPr>
        <w:t>”.</w:t>
      </w:r>
      <w:proofErr w:type="gramEnd"/>
      <w:r w:rsidRPr="007A7A4F">
        <w:rPr>
          <w:rStyle w:val="FootnoteReference"/>
          <w:rFonts w:ascii="Times New Roman" w:hAnsi="Times New Roman" w:cs="Times New Roman"/>
          <w:sz w:val="24"/>
          <w:szCs w:val="24"/>
        </w:rPr>
        <w:footnoteReference w:id="36"/>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Philosophers in the tradition of deliberative democracy have attempted to fashion normative theories that account for both of these ambitions, i.e., epistemically respectable </w:t>
      </w:r>
      <w:r w:rsidRPr="007A7A4F">
        <w:rPr>
          <w:rFonts w:ascii="Times New Roman" w:hAnsi="Times New Roman" w:cs="Times New Roman"/>
          <w:sz w:val="24"/>
          <w:szCs w:val="24"/>
        </w:rPr>
        <w:lastRenderedPageBreak/>
        <w:t xml:space="preserve">outcomes </w:t>
      </w:r>
      <w:r w:rsidRPr="007A7A4F">
        <w:rPr>
          <w:rFonts w:ascii="Times New Roman" w:hAnsi="Times New Roman" w:cs="Times New Roman"/>
          <w:i/>
          <w:sz w:val="24"/>
          <w:szCs w:val="24"/>
        </w:rPr>
        <w:t xml:space="preserve">and </w:t>
      </w:r>
      <w:r w:rsidRPr="007A7A4F">
        <w:rPr>
          <w:rFonts w:ascii="Times New Roman" w:hAnsi="Times New Roman" w:cs="Times New Roman"/>
          <w:sz w:val="24"/>
          <w:szCs w:val="24"/>
        </w:rPr>
        <w:t>morally justified practices of inclusion.</w:t>
      </w:r>
      <w:r w:rsidRPr="007A7A4F">
        <w:rPr>
          <w:rStyle w:val="FootnoteReference"/>
          <w:rFonts w:ascii="Times New Roman" w:hAnsi="Times New Roman" w:cs="Times New Roman"/>
          <w:sz w:val="24"/>
          <w:szCs w:val="24"/>
        </w:rPr>
        <w:footnoteReference w:id="37"/>
      </w:r>
      <w:r w:rsidRPr="007A7A4F">
        <w:rPr>
          <w:rFonts w:ascii="Times New Roman" w:hAnsi="Times New Roman" w:cs="Times New Roman"/>
          <w:sz w:val="24"/>
          <w:szCs w:val="24"/>
        </w:rPr>
        <w:t xml:space="preserve"> Details as to how to achieve this hybrid differ. James </w:t>
      </w:r>
      <w:proofErr w:type="spellStart"/>
      <w:r w:rsidRPr="007A7A4F">
        <w:rPr>
          <w:rFonts w:ascii="Times New Roman" w:hAnsi="Times New Roman" w:cs="Times New Roman"/>
          <w:sz w:val="24"/>
          <w:szCs w:val="24"/>
        </w:rPr>
        <w:t>Fishkin</w:t>
      </w:r>
      <w:proofErr w:type="spellEnd"/>
      <w:r w:rsidRPr="007A7A4F">
        <w:rPr>
          <w:rFonts w:ascii="Times New Roman" w:hAnsi="Times New Roman" w:cs="Times New Roman"/>
          <w:sz w:val="24"/>
          <w:szCs w:val="24"/>
        </w:rPr>
        <w:t xml:space="preserve"> argues that in order to be legitimate, a political decision must be adjudicated by participants that are “informed.” Democracy is about opinion, but not “raw public opinion”; it values a plurality of opinions insofar as each has “been tested by the consideration of competing arguments and information conscientiously offered by others who hold contrasting views.”</w:t>
      </w:r>
      <w:r w:rsidRPr="007A7A4F">
        <w:rPr>
          <w:rStyle w:val="FootnoteReference"/>
          <w:rFonts w:ascii="Times New Roman" w:hAnsi="Times New Roman" w:cs="Times New Roman"/>
          <w:sz w:val="24"/>
          <w:szCs w:val="24"/>
        </w:rPr>
        <w:footnoteReference w:id="38"/>
      </w:r>
      <w:r w:rsidRPr="007A7A4F">
        <w:rPr>
          <w:rFonts w:ascii="Times New Roman" w:hAnsi="Times New Roman" w:cs="Times New Roman"/>
          <w:sz w:val="24"/>
          <w:szCs w:val="24"/>
        </w:rPr>
        <w:t xml:space="preserve"> With a view toward accounting for elements of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that might be epistemologically well-informed but questionable on a moral level,</w:t>
      </w:r>
      <w:r w:rsidRPr="007A7A4F">
        <w:rPr>
          <w:rStyle w:val="FootnoteReference"/>
          <w:rFonts w:ascii="Times New Roman" w:hAnsi="Times New Roman" w:cs="Times New Roman"/>
          <w:sz w:val="24"/>
          <w:szCs w:val="24"/>
        </w:rPr>
        <w:footnoteReference w:id="39"/>
      </w:r>
      <w:r w:rsidRPr="007A7A4F">
        <w:rPr>
          <w:rFonts w:ascii="Times New Roman" w:hAnsi="Times New Roman" w:cs="Times New Roman"/>
          <w:sz w:val="24"/>
          <w:szCs w:val="24"/>
        </w:rPr>
        <w:t xml:space="preserve"> Joshua Cohen claims that democracy requires deliberation among those who hold a plurality of “reasonable values.” A value passes the criterion of reasonability “just in case its adherents are stably disposed to affirm it as they acquire new information and subject it to critical reflection.”</w:t>
      </w:r>
      <w:r w:rsidRPr="007A7A4F">
        <w:rPr>
          <w:rStyle w:val="FootnoteReference"/>
          <w:rFonts w:ascii="Times New Roman" w:hAnsi="Times New Roman" w:cs="Times New Roman"/>
          <w:sz w:val="24"/>
          <w:szCs w:val="24"/>
        </w:rPr>
        <w:footnoteReference w:id="40"/>
      </w:r>
      <w:r w:rsidRPr="007A7A4F">
        <w:rPr>
          <w:rFonts w:ascii="Times New Roman" w:hAnsi="Times New Roman" w:cs="Times New Roman"/>
          <w:sz w:val="24"/>
          <w:szCs w:val="24"/>
        </w:rPr>
        <w:t xml:space="preserve"> Both of these accounts owe an intellectual debt to Rawls’s vision of “public reason,” where political principles are justified by the extent to which they are “acceptable” to all “reasonable persons,” i.e., those who “propose principles and standards as fair terms of cooperation and…abide by them willingly” while simultaneously recognizing that such persons will inevitably disagree (“the fact of reasonable pluralism”).</w:t>
      </w:r>
      <w:r w:rsidRPr="007A7A4F">
        <w:rPr>
          <w:rStyle w:val="FootnoteReference"/>
          <w:rFonts w:ascii="Times New Roman" w:hAnsi="Times New Roman" w:cs="Times New Roman"/>
          <w:sz w:val="24"/>
          <w:szCs w:val="24"/>
        </w:rPr>
        <w:footnoteReference w:id="41"/>
      </w:r>
      <w:r w:rsidRPr="007A7A4F">
        <w:rPr>
          <w:rFonts w:ascii="Times New Roman" w:hAnsi="Times New Roman" w:cs="Times New Roman"/>
          <w:sz w:val="24"/>
          <w:szCs w:val="24"/>
        </w:rPr>
        <w:t xml:space="preserve"> In a somewhat different register, the </w:t>
      </w:r>
      <w:proofErr w:type="spellStart"/>
      <w:r w:rsidRPr="007A7A4F">
        <w:rPr>
          <w:rFonts w:ascii="Times New Roman" w:hAnsi="Times New Roman" w:cs="Times New Roman"/>
          <w:sz w:val="24"/>
          <w:szCs w:val="24"/>
        </w:rPr>
        <w:t>Habermasian</w:t>
      </w:r>
      <w:proofErr w:type="spellEnd"/>
      <w:r w:rsidRPr="007A7A4F">
        <w:rPr>
          <w:rFonts w:ascii="Times New Roman" w:hAnsi="Times New Roman" w:cs="Times New Roman"/>
          <w:sz w:val="24"/>
          <w:szCs w:val="24"/>
        </w:rPr>
        <w:t xml:space="preserve"> tradition places its axiological emphasis on the institutionalization and normalization of structures of communication. According to </w:t>
      </w:r>
      <w:proofErr w:type="spellStart"/>
      <w:r w:rsidRPr="007A7A4F">
        <w:rPr>
          <w:rFonts w:ascii="Times New Roman" w:hAnsi="Times New Roman" w:cs="Times New Roman"/>
          <w:sz w:val="24"/>
          <w:szCs w:val="24"/>
        </w:rPr>
        <w:t>Habermas</w:t>
      </w:r>
      <w:proofErr w:type="spellEnd"/>
      <w:r w:rsidRPr="007A7A4F">
        <w:rPr>
          <w:rFonts w:ascii="Times New Roman" w:hAnsi="Times New Roman" w:cs="Times New Roman"/>
          <w:sz w:val="24"/>
          <w:szCs w:val="24"/>
        </w:rPr>
        <w:t>, the “</w:t>
      </w:r>
      <w:r w:rsidRPr="007A7A4F">
        <w:rPr>
          <w:rFonts w:ascii="Times New Roman" w:hAnsi="Times New Roman" w:cs="Times New Roman"/>
          <w:i/>
          <w:sz w:val="24"/>
          <w:szCs w:val="24"/>
        </w:rPr>
        <w:t>discursive level</w:t>
      </w:r>
      <w:r w:rsidRPr="007A7A4F">
        <w:rPr>
          <w:rFonts w:ascii="Times New Roman" w:hAnsi="Times New Roman" w:cs="Times New Roman"/>
          <w:sz w:val="24"/>
          <w:szCs w:val="24"/>
        </w:rPr>
        <w:t xml:space="preserve"> of public debates” encourages results of a “reasonable quality.”</w:t>
      </w:r>
      <w:r w:rsidRPr="007A7A4F">
        <w:rPr>
          <w:rStyle w:val="FootnoteReference"/>
          <w:rFonts w:ascii="Times New Roman" w:hAnsi="Times New Roman" w:cs="Times New Roman"/>
          <w:sz w:val="24"/>
          <w:szCs w:val="24"/>
        </w:rPr>
        <w:footnoteReference w:id="42"/>
      </w:r>
      <w:r w:rsidRPr="007A7A4F">
        <w:rPr>
          <w:rFonts w:ascii="Times New Roman" w:hAnsi="Times New Roman" w:cs="Times New Roman"/>
          <w:sz w:val="24"/>
          <w:szCs w:val="24"/>
        </w:rPr>
        <w:t xml:space="preserve"> For </w:t>
      </w:r>
      <w:proofErr w:type="spellStart"/>
      <w:r w:rsidRPr="007A7A4F">
        <w:rPr>
          <w:rFonts w:ascii="Times New Roman" w:hAnsi="Times New Roman" w:cs="Times New Roman"/>
          <w:sz w:val="24"/>
          <w:szCs w:val="24"/>
        </w:rPr>
        <w:t>Fishkin</w:t>
      </w:r>
      <w:proofErr w:type="spellEnd"/>
      <w:r w:rsidRPr="007A7A4F">
        <w:rPr>
          <w:rFonts w:ascii="Times New Roman" w:hAnsi="Times New Roman" w:cs="Times New Roman"/>
          <w:sz w:val="24"/>
          <w:szCs w:val="24"/>
        </w:rPr>
        <w:t xml:space="preserve">, Cohen, Rawls, and </w:t>
      </w:r>
      <w:proofErr w:type="spellStart"/>
      <w:r w:rsidRPr="007A7A4F">
        <w:rPr>
          <w:rFonts w:ascii="Times New Roman" w:hAnsi="Times New Roman" w:cs="Times New Roman"/>
          <w:sz w:val="24"/>
          <w:szCs w:val="24"/>
        </w:rPr>
        <w:t>Habermas</w:t>
      </w:r>
      <w:proofErr w:type="spellEnd"/>
      <w:r w:rsidRPr="007A7A4F">
        <w:rPr>
          <w:rFonts w:ascii="Times New Roman" w:hAnsi="Times New Roman" w:cs="Times New Roman"/>
          <w:sz w:val="24"/>
          <w:szCs w:val="24"/>
        </w:rPr>
        <w:t xml:space="preserve">, then, democracy does not consist in a reflection of the will of the people as a brute fact, but a reflection of this will once it has been deliberated in conformity with the requisite information, reasonableness, acceptability, or communicative rationality, respectively. In this way, democratic politics can strike a balance between the moral demands of intrinsic theorists and the ‘good results’ expected by the instrumentalists.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Do these theories of the intrinsic value of democracy escape the “Jacobin logic” as described by Schmitt? At this point, we should return to his text and take up what, in my estimation, is the chapter’s key paragraph. Having described the </w:t>
      </w:r>
      <w:proofErr w:type="spellStart"/>
      <w:r w:rsidRPr="007A7A4F">
        <w:rPr>
          <w:rFonts w:ascii="Times New Roman" w:hAnsi="Times New Roman" w:cs="Times New Roman"/>
          <w:sz w:val="24"/>
          <w:szCs w:val="24"/>
        </w:rPr>
        <w:t>Rousseauian</w:t>
      </w:r>
      <w:proofErr w:type="spellEnd"/>
      <w:r w:rsidRPr="007A7A4F">
        <w:rPr>
          <w:rFonts w:ascii="Times New Roman" w:hAnsi="Times New Roman" w:cs="Times New Roman"/>
          <w:sz w:val="24"/>
          <w:szCs w:val="24"/>
        </w:rPr>
        <w:t xml:space="preserve"> ambivalence on the part of liberal and socialist partisans of democracy, Schmitt turns to discuss “radical democrats,” for </w:t>
      </w:r>
      <w:r w:rsidRPr="007A7A4F">
        <w:rPr>
          <w:rFonts w:ascii="Times New Roman" w:hAnsi="Times New Roman" w:cs="Times New Roman"/>
          <w:sz w:val="24"/>
          <w:szCs w:val="24"/>
        </w:rPr>
        <w:lastRenderedPageBreak/>
        <w:t xml:space="preserve">whom “democracy as such has its own value without reference to the content of the politics pursued with the help of democracy.” Ostensibly, this perspective would avoid the dilemma faced by the democratic-liberal and the democratic-socialist, i.e., the potential rift between the will of the people and the political project. Now, the will of the people </w:t>
      </w:r>
      <w:r w:rsidRPr="007A7A4F">
        <w:rPr>
          <w:rFonts w:ascii="Times New Roman" w:hAnsi="Times New Roman" w:cs="Times New Roman"/>
          <w:i/>
          <w:sz w:val="24"/>
          <w:szCs w:val="24"/>
        </w:rPr>
        <w:t xml:space="preserve">is </w:t>
      </w:r>
      <w:r w:rsidRPr="007A7A4F">
        <w:rPr>
          <w:rFonts w:ascii="Times New Roman" w:hAnsi="Times New Roman" w:cs="Times New Roman"/>
          <w:sz w:val="24"/>
          <w:szCs w:val="24"/>
        </w:rPr>
        <w:t xml:space="preserve">the political project. But this move only relocates the tension without resolving it. Now, instead of a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which may be incompatible with liberalism or socialism, the radical democrat must grapple with a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that may be incompatible with democracy. I will quote Schmitt at length here:</w:t>
      </w:r>
    </w:p>
    <w:p w:rsidR="00897987" w:rsidRPr="007A7A4F" w:rsidRDefault="00897987" w:rsidP="00897987">
      <w:pPr>
        <w:spacing w:after="0"/>
        <w:ind w:left="720"/>
        <w:jc w:val="both"/>
        <w:rPr>
          <w:rFonts w:ascii="Times New Roman" w:hAnsi="Times New Roman" w:cs="Times New Roman"/>
          <w:sz w:val="24"/>
          <w:szCs w:val="24"/>
        </w:rPr>
      </w:pPr>
      <w:r w:rsidRPr="007A7A4F">
        <w:rPr>
          <w:rFonts w:ascii="Times New Roman" w:hAnsi="Times New Roman" w:cs="Times New Roman"/>
          <w:sz w:val="24"/>
          <w:szCs w:val="24"/>
        </w:rPr>
        <w:t>If the danger exists that democracy might be used in order to defeat democracy, then the radical democrat has to decide whether to remain a democrat against the majority or to give up his own position. As soon as democracy takes on the content of a self-sufficient value, then one can no longer remain (in the formal sense) a democrat at any price.</w:t>
      </w:r>
      <w:r w:rsidRPr="007A7A4F">
        <w:rPr>
          <w:rStyle w:val="FootnoteReference"/>
          <w:rFonts w:ascii="Times New Roman" w:hAnsi="Times New Roman" w:cs="Times New Roman"/>
          <w:sz w:val="24"/>
          <w:szCs w:val="24"/>
        </w:rPr>
        <w:footnoteReference w:id="43"/>
      </w:r>
    </w:p>
    <w:p w:rsidR="00897987" w:rsidRPr="007A7A4F" w:rsidRDefault="00897987" w:rsidP="00897987">
      <w:pPr>
        <w:spacing w:after="0"/>
        <w:ind w:left="720"/>
        <w:jc w:val="both"/>
        <w:rPr>
          <w:rFonts w:ascii="Times New Roman" w:hAnsi="Times New Roman" w:cs="Times New Roman"/>
          <w:sz w:val="24"/>
          <w:szCs w:val="24"/>
        </w:rPr>
      </w:pP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 xml:space="preserve">This problem, he insists, is “in no way an abstract dialectic or sophistical game,” but a real issue that emerges in democratic politics, specifically in cases where “democrats are in the minority.” Numerous historical examples corroborate that this situation is not limited to frivolous thought experiments; free elections and mass social movements have proven themselves capable of installing unambiguously antidemocratic regimes (not least of which the regime that Schmitt himself served). He gives another example: the radical democrats, he says “decide on the basis of a supposedly democratic principle in favor of women’s suffrage and then have the experience that the majority of women do not vote democratically.”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In the paradoxical case of a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which is antidemocratic, pure democracy is compelled, by the logic of its own position, to follow suit and become antidemocratic—depending on how the wind is blowing, to love democracy might mean to hate democracy. Because this is nonsensical, the only alternative is to return to Rousseau:</w:t>
      </w:r>
    </w:p>
    <w:p w:rsidR="00897987" w:rsidRPr="007A7A4F" w:rsidRDefault="00897987" w:rsidP="00897987">
      <w:pPr>
        <w:spacing w:after="0"/>
        <w:ind w:left="720"/>
        <w:jc w:val="both"/>
        <w:rPr>
          <w:rFonts w:ascii="Times New Roman" w:hAnsi="Times New Roman" w:cs="Times New Roman"/>
          <w:sz w:val="24"/>
          <w:szCs w:val="24"/>
        </w:rPr>
      </w:pPr>
      <w:r w:rsidRPr="007A7A4F">
        <w:rPr>
          <w:rFonts w:ascii="Times New Roman" w:hAnsi="Times New Roman" w:cs="Times New Roman"/>
          <w:sz w:val="24"/>
          <w:szCs w:val="24"/>
        </w:rPr>
        <w:t>Then the familiar program of ‘people’s education’ [</w:t>
      </w:r>
      <w:proofErr w:type="spellStart"/>
      <w:r w:rsidRPr="007A7A4F">
        <w:rPr>
          <w:rFonts w:ascii="Times New Roman" w:hAnsi="Times New Roman" w:cs="Times New Roman"/>
          <w:i/>
          <w:sz w:val="24"/>
          <w:szCs w:val="24"/>
        </w:rPr>
        <w:t>Volkserziehung</w:t>
      </w:r>
      <w:proofErr w:type="spellEnd"/>
      <w:r w:rsidRPr="007A7A4F">
        <w:rPr>
          <w:rFonts w:ascii="Times New Roman" w:hAnsi="Times New Roman" w:cs="Times New Roman"/>
          <w:sz w:val="24"/>
          <w:szCs w:val="24"/>
        </w:rPr>
        <w:t>] unfolds: The people can be brought to recognize and express their own will correctly through the right education. This means nothing else but that the educator identifies his will at least provisionally with that of the people, not to mention that the content of the education that the pupil will receive is also decided by the educator. The consequence of this educational theory [</w:t>
      </w:r>
      <w:proofErr w:type="spellStart"/>
      <w:r w:rsidRPr="007A7A4F">
        <w:rPr>
          <w:rFonts w:ascii="Times New Roman" w:hAnsi="Times New Roman" w:cs="Times New Roman"/>
          <w:i/>
          <w:sz w:val="24"/>
          <w:szCs w:val="24"/>
        </w:rPr>
        <w:t>Erziehungslehre</w:t>
      </w:r>
      <w:proofErr w:type="spellEnd"/>
      <w:r w:rsidRPr="007A7A4F">
        <w:rPr>
          <w:rFonts w:ascii="Times New Roman" w:hAnsi="Times New Roman" w:cs="Times New Roman"/>
          <w:sz w:val="24"/>
          <w:szCs w:val="24"/>
        </w:rPr>
        <w:t>] is a dictatorship that suspends democracy in the name of a true democracy that is still to be created [</w:t>
      </w:r>
      <w:r w:rsidRPr="007A7A4F">
        <w:rPr>
          <w:rFonts w:ascii="Times New Roman" w:hAnsi="Times New Roman" w:cs="Times New Roman"/>
          <w:i/>
          <w:sz w:val="24"/>
          <w:szCs w:val="24"/>
        </w:rPr>
        <w:t xml:space="preserve">die </w:t>
      </w:r>
      <w:proofErr w:type="spellStart"/>
      <w:r w:rsidRPr="007A7A4F">
        <w:rPr>
          <w:rFonts w:ascii="Times New Roman" w:hAnsi="Times New Roman" w:cs="Times New Roman"/>
          <w:i/>
          <w:sz w:val="24"/>
          <w:szCs w:val="24"/>
        </w:rPr>
        <w:t>Suspendierung</w:t>
      </w:r>
      <w:proofErr w:type="spellEnd"/>
      <w:r w:rsidRPr="007A7A4F">
        <w:rPr>
          <w:rFonts w:ascii="Times New Roman" w:hAnsi="Times New Roman" w:cs="Times New Roman"/>
          <w:i/>
          <w:sz w:val="24"/>
          <w:szCs w:val="24"/>
        </w:rPr>
        <w:t xml:space="preserve"> der </w:t>
      </w:r>
      <w:proofErr w:type="spellStart"/>
      <w:r w:rsidRPr="007A7A4F">
        <w:rPr>
          <w:rFonts w:ascii="Times New Roman" w:hAnsi="Times New Roman" w:cs="Times New Roman"/>
          <w:i/>
          <w:sz w:val="24"/>
          <w:szCs w:val="24"/>
        </w:rPr>
        <w:t>Demokratie</w:t>
      </w:r>
      <w:proofErr w:type="spellEnd"/>
      <w:r w:rsidRPr="007A7A4F">
        <w:rPr>
          <w:rFonts w:ascii="Times New Roman" w:hAnsi="Times New Roman" w:cs="Times New Roman"/>
          <w:i/>
          <w:sz w:val="24"/>
          <w:szCs w:val="24"/>
        </w:rPr>
        <w:t xml:space="preserve"> in </w:t>
      </w:r>
      <w:proofErr w:type="spellStart"/>
      <w:r w:rsidRPr="007A7A4F">
        <w:rPr>
          <w:rFonts w:ascii="Times New Roman" w:hAnsi="Times New Roman" w:cs="Times New Roman"/>
          <w:i/>
          <w:sz w:val="24"/>
          <w:szCs w:val="24"/>
        </w:rPr>
        <w:t>Namen</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wahren</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erst</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noch</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zu</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schaffenden</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Demokratie</w:t>
      </w:r>
      <w:proofErr w:type="spellEnd"/>
      <w:r w:rsidRPr="007A7A4F">
        <w:rPr>
          <w:rFonts w:ascii="Times New Roman" w:hAnsi="Times New Roman" w:cs="Times New Roman"/>
          <w:sz w:val="24"/>
          <w:szCs w:val="24"/>
        </w:rPr>
        <w:t>].</w:t>
      </w:r>
      <w:r w:rsidRPr="007A7A4F">
        <w:rPr>
          <w:rStyle w:val="FootnoteReference"/>
          <w:rFonts w:ascii="Times New Roman" w:hAnsi="Times New Roman" w:cs="Times New Roman"/>
          <w:sz w:val="24"/>
          <w:szCs w:val="24"/>
        </w:rPr>
        <w:footnoteReference w:id="44"/>
      </w:r>
    </w:p>
    <w:p w:rsidR="00897987" w:rsidRPr="007A7A4F" w:rsidRDefault="00897987" w:rsidP="00897987">
      <w:pPr>
        <w:spacing w:after="0"/>
        <w:ind w:left="720"/>
        <w:jc w:val="both"/>
        <w:rPr>
          <w:rFonts w:ascii="Times New Roman" w:hAnsi="Times New Roman" w:cs="Times New Roman"/>
          <w:sz w:val="24"/>
          <w:szCs w:val="24"/>
        </w:rPr>
      </w:pP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lastRenderedPageBreak/>
        <w:t xml:space="preserve">Instead of suspending democracy when the people act against liberalism or socialism, the true democrat must suspend the rule of the people when the people rule that the people should not rule. While they might not require education in liberal or social values,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still needs to be tutored on how to act democratically; the lessons are not designed by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but by an entity that knows the proper substance of democracy. Thus, the splitting between democracy and </w:t>
      </w:r>
      <w:r w:rsidRPr="007A7A4F">
        <w:rPr>
          <w:rFonts w:ascii="Times New Roman" w:hAnsi="Times New Roman" w:cs="Times New Roman"/>
          <w:i/>
          <w:sz w:val="24"/>
          <w:szCs w:val="24"/>
        </w:rPr>
        <w:t xml:space="preserve">real </w:t>
      </w:r>
      <w:r w:rsidRPr="007A7A4F">
        <w:rPr>
          <w:rFonts w:ascii="Times New Roman" w:hAnsi="Times New Roman" w:cs="Times New Roman"/>
          <w:sz w:val="24"/>
          <w:szCs w:val="24"/>
        </w:rPr>
        <w:t xml:space="preserve">democracy—or, more precisely, between the will of an empirical people and a determination of their </w:t>
      </w:r>
      <w:r w:rsidRPr="007A7A4F">
        <w:rPr>
          <w:rFonts w:ascii="Times New Roman" w:hAnsi="Times New Roman" w:cs="Times New Roman"/>
          <w:i/>
          <w:sz w:val="24"/>
          <w:szCs w:val="24"/>
        </w:rPr>
        <w:t xml:space="preserve">true </w:t>
      </w:r>
      <w:r w:rsidRPr="007A7A4F">
        <w:rPr>
          <w:rFonts w:ascii="Times New Roman" w:hAnsi="Times New Roman" w:cs="Times New Roman"/>
          <w:sz w:val="24"/>
          <w:szCs w:val="24"/>
        </w:rPr>
        <w:t>will, remains in full force, and the Jacobin logic asserts itself again. It is the permanent and inescapable possibility of this division that leads Schmitt to the counterintuitive conclusion that “dictatorship is not antithetical to democracy.”</w:t>
      </w:r>
      <w:r w:rsidRPr="007A7A4F">
        <w:rPr>
          <w:rStyle w:val="FootnoteReference"/>
          <w:rFonts w:ascii="Times New Roman" w:hAnsi="Times New Roman" w:cs="Times New Roman"/>
          <w:sz w:val="24"/>
          <w:szCs w:val="24"/>
        </w:rPr>
        <w:footnoteReference w:id="45"/>
      </w:r>
      <w:r w:rsidRPr="007A7A4F">
        <w:rPr>
          <w:rFonts w:ascii="Times New Roman" w:hAnsi="Times New Roman" w:cs="Times New Roman"/>
          <w:sz w:val="24"/>
          <w:szCs w:val="24"/>
        </w:rPr>
        <w:t xml:space="preserve">  </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As I mentioned above, the ambivalence Schmitt is addressing here is subtler than the oft-discussed “paradox” of how a democratic order could be founded democratically.</w:t>
      </w:r>
      <w:r w:rsidRPr="007A7A4F">
        <w:rPr>
          <w:rStyle w:val="FootnoteReference"/>
          <w:rFonts w:ascii="Times New Roman" w:hAnsi="Times New Roman" w:cs="Times New Roman"/>
          <w:sz w:val="24"/>
          <w:szCs w:val="24"/>
        </w:rPr>
        <w:footnoteReference w:id="46"/>
      </w:r>
      <w:r w:rsidRPr="007A7A4F">
        <w:rPr>
          <w:rFonts w:ascii="Times New Roman" w:hAnsi="Times New Roman" w:cs="Times New Roman"/>
          <w:sz w:val="24"/>
          <w:szCs w:val="24"/>
        </w:rPr>
        <w:t xml:space="preserve"> The problem is not that the establishment of a democratic institution or the expansion of the franchise might require non-or-extra-democratic means (like the formation of a constitution or a vote that does not already include those who are to be enfranchised). Rather than struggling against or making use of some antidemocratic force to establish democracy, democratic politics may have to struggle against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itself, thus raising the possibility that true democracy might conflict with the will of the empirical people. The logical consequence is that someone—a philosopher or a committee of public safety—knows the people’s will better than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itself, and so the “true democrat” finds herself in the same paternalist or </w:t>
      </w:r>
      <w:proofErr w:type="spellStart"/>
      <w:r w:rsidRPr="007A7A4F">
        <w:rPr>
          <w:rFonts w:ascii="Times New Roman" w:hAnsi="Times New Roman" w:cs="Times New Roman"/>
          <w:sz w:val="24"/>
          <w:szCs w:val="24"/>
        </w:rPr>
        <w:t>vanguardist</w:t>
      </w:r>
      <w:proofErr w:type="spellEnd"/>
      <w:r w:rsidRPr="007A7A4F">
        <w:rPr>
          <w:rFonts w:ascii="Times New Roman" w:hAnsi="Times New Roman" w:cs="Times New Roman"/>
          <w:sz w:val="24"/>
          <w:szCs w:val="24"/>
        </w:rPr>
        <w:t xml:space="preserve"> position that was the basis of her criticism of antidemocratic politics in the first place. By the same token, Schmitt’s account of the “democratic dialectic” is distinguished from the problem known as “</w:t>
      </w:r>
      <w:proofErr w:type="spellStart"/>
      <w:r w:rsidRPr="007A7A4F">
        <w:rPr>
          <w:rFonts w:ascii="Times New Roman" w:hAnsi="Times New Roman" w:cs="Times New Roman"/>
          <w:sz w:val="24"/>
          <w:szCs w:val="24"/>
        </w:rPr>
        <w:t>Wollheim’s</w:t>
      </w:r>
      <w:proofErr w:type="spellEnd"/>
      <w:r w:rsidRPr="007A7A4F">
        <w:rPr>
          <w:rFonts w:ascii="Times New Roman" w:hAnsi="Times New Roman" w:cs="Times New Roman"/>
          <w:sz w:val="24"/>
          <w:szCs w:val="24"/>
        </w:rPr>
        <w:t xml:space="preserve"> paradox,” which was actually articulated at least as early as the work of Joseph Schumpeter.</w:t>
      </w:r>
      <w:r w:rsidRPr="007A7A4F">
        <w:rPr>
          <w:rStyle w:val="FootnoteReference"/>
          <w:rFonts w:ascii="Times New Roman" w:hAnsi="Times New Roman" w:cs="Times New Roman"/>
          <w:sz w:val="24"/>
          <w:szCs w:val="24"/>
        </w:rPr>
        <w:footnoteReference w:id="47"/>
      </w:r>
      <w:r w:rsidRPr="007A7A4F">
        <w:rPr>
          <w:rFonts w:ascii="Times New Roman" w:hAnsi="Times New Roman" w:cs="Times New Roman"/>
          <w:sz w:val="24"/>
          <w:szCs w:val="24"/>
        </w:rPr>
        <w:t xml:space="preserve"> In this account, there is a potential contradiction between a commitment to democracy and a commitment to certain </w:t>
      </w:r>
      <w:r w:rsidRPr="007A7A4F">
        <w:rPr>
          <w:rFonts w:ascii="Times New Roman" w:hAnsi="Times New Roman" w:cs="Times New Roman"/>
          <w:sz w:val="24"/>
          <w:szCs w:val="24"/>
        </w:rPr>
        <w:lastRenderedPageBreak/>
        <w:t>policies, insofar as such policies may be decided against on a democratic basis. Others, like Shapiro,</w:t>
      </w:r>
      <w:r w:rsidRPr="007A7A4F">
        <w:rPr>
          <w:rStyle w:val="FootnoteReference"/>
          <w:rFonts w:ascii="Times New Roman" w:hAnsi="Times New Roman" w:cs="Times New Roman"/>
          <w:sz w:val="24"/>
          <w:szCs w:val="24"/>
        </w:rPr>
        <w:footnoteReference w:id="48"/>
      </w:r>
      <w:r w:rsidRPr="007A7A4F">
        <w:rPr>
          <w:rFonts w:ascii="Times New Roman" w:hAnsi="Times New Roman" w:cs="Times New Roman"/>
          <w:sz w:val="24"/>
          <w:szCs w:val="24"/>
        </w:rPr>
        <w:t xml:space="preserve"> have pointed out that there is really no “paradox” here: it is perfectly consistent to favor a given policy, but to still regard the democratic procedure as the appropriate final arbiter. In Schmitt’s version, the ‘policy’ in question is democracy itself, and so the question of how to maintain these two commitments simultaneously is not so easily answered. </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Each of the intrinsic theories discussed above must account for the actual or possible existence of a ‘people’ which does coincide with its vision of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proper to a democracy, and which may even directly contradict it. The skeptics of a unified </w:t>
      </w:r>
      <w:proofErr w:type="spellStart"/>
      <w:r w:rsidRPr="007A7A4F">
        <w:rPr>
          <w:rFonts w:ascii="Times New Roman" w:hAnsi="Times New Roman" w:cs="Times New Roman"/>
          <w:i/>
          <w:sz w:val="24"/>
          <w:szCs w:val="24"/>
        </w:rPr>
        <w:t>volonté</w:t>
      </w:r>
      <w:proofErr w:type="spellEnd"/>
      <w:r w:rsidRPr="007A7A4F">
        <w:rPr>
          <w:rFonts w:ascii="Times New Roman" w:hAnsi="Times New Roman" w:cs="Times New Roman"/>
          <w:i/>
          <w:sz w:val="24"/>
          <w:szCs w:val="24"/>
        </w:rPr>
        <w:t xml:space="preserve"> </w:t>
      </w:r>
      <w:proofErr w:type="spellStart"/>
      <w:r w:rsidRPr="007A7A4F">
        <w:rPr>
          <w:rFonts w:ascii="Times New Roman" w:hAnsi="Times New Roman" w:cs="Times New Roman"/>
          <w:i/>
          <w:sz w:val="24"/>
          <w:szCs w:val="24"/>
        </w:rPr>
        <w:t>générale</w:t>
      </w:r>
      <w:proofErr w:type="spellEnd"/>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 xml:space="preserve">insist that democracy requires pluralism, that no perspective can be in possession of an infallible political truth, that uncertainty is the essence of democracy, or, in Bonnie </w:t>
      </w:r>
      <w:proofErr w:type="spellStart"/>
      <w:r w:rsidRPr="007A7A4F">
        <w:rPr>
          <w:rFonts w:ascii="Times New Roman" w:hAnsi="Times New Roman" w:cs="Times New Roman"/>
          <w:sz w:val="24"/>
          <w:szCs w:val="24"/>
        </w:rPr>
        <w:t>Honig’s</w:t>
      </w:r>
      <w:proofErr w:type="spellEnd"/>
      <w:r w:rsidRPr="007A7A4F">
        <w:rPr>
          <w:rFonts w:ascii="Times New Roman" w:hAnsi="Times New Roman" w:cs="Times New Roman"/>
          <w:sz w:val="24"/>
          <w:szCs w:val="24"/>
        </w:rPr>
        <w:t xml:space="preserve"> formulation, that to take democracy seriously is “</w:t>
      </w:r>
      <w:r w:rsidRPr="007A7A4F">
        <w:rPr>
          <w:rStyle w:val="normaltextrun"/>
          <w:rFonts w:ascii="Times New Roman" w:hAnsi="Times New Roman" w:cs="Times New Roman"/>
          <w:sz w:val="24"/>
          <w:szCs w:val="24"/>
        </w:rPr>
        <w:t xml:space="preserve">to give up on the dream of a place called home, a place free of power, conflict, and struggle, a place—an identity, a form of life, a group vision—unmarked or </w:t>
      </w:r>
      <w:proofErr w:type="spellStart"/>
      <w:r w:rsidRPr="007A7A4F">
        <w:rPr>
          <w:rStyle w:val="spellingerror"/>
          <w:rFonts w:ascii="Times New Roman" w:hAnsi="Times New Roman" w:cs="Times New Roman"/>
          <w:sz w:val="24"/>
          <w:szCs w:val="24"/>
        </w:rPr>
        <w:t>unriven</w:t>
      </w:r>
      <w:proofErr w:type="spellEnd"/>
      <w:r w:rsidRPr="007A7A4F">
        <w:rPr>
          <w:rStyle w:val="normaltextrun"/>
          <w:rFonts w:ascii="Times New Roman" w:hAnsi="Times New Roman" w:cs="Times New Roman"/>
          <w:sz w:val="24"/>
          <w:szCs w:val="24"/>
        </w:rPr>
        <w:t xml:space="preserve"> by difference</w:t>
      </w:r>
      <w:r w:rsidRPr="007A7A4F">
        <w:rPr>
          <w:rFonts w:ascii="Times New Roman" w:hAnsi="Times New Roman" w:cs="Times New Roman"/>
          <w:sz w:val="24"/>
          <w:szCs w:val="24"/>
        </w:rPr>
        <w:t>…”.</w:t>
      </w:r>
      <w:r w:rsidRPr="007A7A4F">
        <w:rPr>
          <w:rStyle w:val="FootnoteReference"/>
          <w:rFonts w:ascii="Times New Roman" w:hAnsi="Times New Roman" w:cs="Times New Roman"/>
          <w:sz w:val="24"/>
          <w:szCs w:val="24"/>
        </w:rPr>
        <w:footnoteReference w:id="49"/>
      </w:r>
      <w:r w:rsidRPr="007A7A4F">
        <w:rPr>
          <w:rFonts w:ascii="Times New Roman" w:hAnsi="Times New Roman" w:cs="Times New Roman"/>
          <w:sz w:val="24"/>
          <w:szCs w:val="24"/>
        </w:rPr>
        <w:t xml:space="preserve"> In this case, the advocates of fallibility and mosaic difference must adopt a posture of negation when it comes to those currents of public opinion which insist, against pluralism, that one vision of the political ideal, one account of society’s best interest, is correct once and for all. But when this dogmatic monism defines the character of, say, thirty percent of the citizenry, or fifty-one percent, or ninety-nine percent, then the identification of democracy with pluralism begins to break down, even if the content of the monism differs from person to person, group to group. When the people have become absolutists, the theory that regards democracy as structurally opposed to absolutism becomes a democracy over and against the people. If “democracy is instituted and sustained by the dissolution of the markers of certainty,” then if and when the people emphatically proclaim certainty, they are behaving antidemocratically. This phrase—</w:t>
      </w:r>
      <w:r w:rsidRPr="007A7A4F">
        <w:rPr>
          <w:rFonts w:ascii="Times New Roman" w:hAnsi="Times New Roman" w:cs="Times New Roman"/>
          <w:i/>
          <w:sz w:val="24"/>
          <w:szCs w:val="24"/>
        </w:rPr>
        <w:t>the people are behaving antidemocratically</w:t>
      </w:r>
      <w:r w:rsidRPr="007A7A4F">
        <w:rPr>
          <w:rFonts w:ascii="Times New Roman" w:hAnsi="Times New Roman" w:cs="Times New Roman"/>
          <w:sz w:val="24"/>
          <w:szCs w:val="24"/>
        </w:rPr>
        <w:t xml:space="preserve">—perfectly expresses Schmitt’s thesis that democratic theory ultimately becomes </w:t>
      </w:r>
      <w:proofErr w:type="spellStart"/>
      <w:r w:rsidRPr="007A7A4F">
        <w:rPr>
          <w:rFonts w:ascii="Times New Roman" w:hAnsi="Times New Roman" w:cs="Times New Roman"/>
          <w:i/>
          <w:sz w:val="24"/>
          <w:szCs w:val="24"/>
        </w:rPr>
        <w:t>Erziehungslehren</w:t>
      </w:r>
      <w:proofErr w:type="spellEnd"/>
      <w:r w:rsidRPr="007A7A4F">
        <w:rPr>
          <w:rFonts w:ascii="Times New Roman" w:hAnsi="Times New Roman" w:cs="Times New Roman"/>
          <w:i/>
          <w:sz w:val="24"/>
          <w:szCs w:val="24"/>
        </w:rPr>
        <w:t xml:space="preserve"> </w:t>
      </w:r>
      <w:r w:rsidRPr="007A7A4F">
        <w:rPr>
          <w:rFonts w:ascii="Times New Roman" w:hAnsi="Times New Roman" w:cs="Times New Roman"/>
          <w:sz w:val="24"/>
          <w:szCs w:val="24"/>
        </w:rPr>
        <w:t xml:space="preserve">(educational theory).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This problem is not resolved by invoking yet another “paradox,” this one famously articulated by Karl Popper: that in order to protect tolerance we must be intolerant of intolerance.</w:t>
      </w:r>
      <w:r w:rsidRPr="007A7A4F">
        <w:rPr>
          <w:rStyle w:val="FootnoteReference"/>
          <w:rFonts w:ascii="Times New Roman" w:hAnsi="Times New Roman" w:cs="Times New Roman"/>
          <w:sz w:val="24"/>
          <w:szCs w:val="24"/>
        </w:rPr>
        <w:footnoteReference w:id="50"/>
      </w:r>
      <w:r w:rsidRPr="007A7A4F">
        <w:rPr>
          <w:rFonts w:ascii="Times New Roman" w:hAnsi="Times New Roman" w:cs="Times New Roman"/>
          <w:sz w:val="24"/>
          <w:szCs w:val="24"/>
        </w:rPr>
        <w:t xml:space="preserve"> The crux of it lies in how intolerance is defined, and by whom. The skeptical theory requires a criterion by which it could distinguish political positions that are properly pluralist from those that </w:t>
      </w:r>
      <w:r w:rsidRPr="007A7A4F">
        <w:rPr>
          <w:rFonts w:ascii="Times New Roman" w:hAnsi="Times New Roman" w:cs="Times New Roman"/>
          <w:sz w:val="24"/>
          <w:szCs w:val="24"/>
        </w:rPr>
        <w:lastRenderedPageBreak/>
        <w:t xml:space="preserve">are not. This criterion is not itself decided democratically; if it were, then the people might very well decree that categorically asserting the “opinion-based character” of democracy represents the </w:t>
      </w:r>
      <w:r w:rsidRPr="007A7A4F">
        <w:rPr>
          <w:rFonts w:ascii="Times New Roman" w:hAnsi="Times New Roman" w:cs="Times New Roman"/>
          <w:i/>
          <w:sz w:val="24"/>
          <w:szCs w:val="24"/>
        </w:rPr>
        <w:t xml:space="preserve">real </w:t>
      </w:r>
      <w:r w:rsidRPr="007A7A4F">
        <w:rPr>
          <w:rFonts w:ascii="Times New Roman" w:hAnsi="Times New Roman" w:cs="Times New Roman"/>
          <w:sz w:val="24"/>
          <w:szCs w:val="24"/>
        </w:rPr>
        <w:t>absolutism, and thus censure it as antidemocratic.</w:t>
      </w:r>
      <w:r w:rsidRPr="007A7A4F">
        <w:rPr>
          <w:rStyle w:val="FootnoteReference"/>
          <w:rFonts w:ascii="Times New Roman" w:hAnsi="Times New Roman" w:cs="Times New Roman"/>
          <w:sz w:val="24"/>
          <w:szCs w:val="24"/>
        </w:rPr>
        <w:footnoteReference w:id="51"/>
      </w:r>
      <w:r w:rsidRPr="007A7A4F">
        <w:rPr>
          <w:rFonts w:ascii="Times New Roman" w:hAnsi="Times New Roman" w:cs="Times New Roman"/>
          <w:sz w:val="24"/>
          <w:szCs w:val="24"/>
        </w:rPr>
        <w:t xml:space="preserve"> Again, a division is enacted between, on the one hand, an empirical people that might affirm absolutism </w:t>
      </w:r>
      <w:r w:rsidRPr="007A7A4F">
        <w:rPr>
          <w:rFonts w:ascii="Times New Roman" w:hAnsi="Times New Roman" w:cs="Times New Roman"/>
          <w:i/>
          <w:sz w:val="24"/>
          <w:szCs w:val="24"/>
        </w:rPr>
        <w:t xml:space="preserve">or </w:t>
      </w:r>
      <w:r w:rsidRPr="007A7A4F">
        <w:rPr>
          <w:rFonts w:ascii="Times New Roman" w:hAnsi="Times New Roman" w:cs="Times New Roman"/>
          <w:sz w:val="24"/>
          <w:szCs w:val="24"/>
        </w:rPr>
        <w:t xml:space="preserve">denounce the skeptical positions of theorists like Dahl and </w:t>
      </w:r>
      <w:proofErr w:type="spellStart"/>
      <w:r w:rsidRPr="007A7A4F">
        <w:rPr>
          <w:rFonts w:ascii="Times New Roman" w:hAnsi="Times New Roman" w:cs="Times New Roman"/>
          <w:sz w:val="24"/>
          <w:szCs w:val="24"/>
        </w:rPr>
        <w:t>Lefort</w:t>
      </w:r>
      <w:proofErr w:type="spellEnd"/>
      <w:r w:rsidRPr="007A7A4F">
        <w:rPr>
          <w:rFonts w:ascii="Times New Roman" w:hAnsi="Times New Roman" w:cs="Times New Roman"/>
          <w:sz w:val="24"/>
          <w:szCs w:val="24"/>
        </w:rPr>
        <w:t xml:space="preserve"> as unacceptably absolutist, and, on the other, a </w:t>
      </w:r>
      <w:r w:rsidRPr="007A7A4F">
        <w:rPr>
          <w:rFonts w:ascii="Times New Roman" w:hAnsi="Times New Roman" w:cs="Times New Roman"/>
          <w:i/>
          <w:sz w:val="24"/>
          <w:szCs w:val="24"/>
        </w:rPr>
        <w:t xml:space="preserve">real </w:t>
      </w:r>
      <w:r w:rsidRPr="007A7A4F">
        <w:rPr>
          <w:rFonts w:ascii="Times New Roman" w:hAnsi="Times New Roman" w:cs="Times New Roman"/>
          <w:sz w:val="24"/>
          <w:szCs w:val="24"/>
        </w:rPr>
        <w:t xml:space="preserve">democracy which not only opposes dogmatic certainty in politics but also understands it in a particular way. As a result, those who abjure the philosophical “guardianship” of democracy find themselves in the uncomfortable role of being the guardians of pluralism. </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The same argument could be made against </w:t>
      </w:r>
      <w:proofErr w:type="spellStart"/>
      <w:r w:rsidRPr="007A7A4F">
        <w:rPr>
          <w:rFonts w:ascii="Times New Roman" w:hAnsi="Times New Roman" w:cs="Times New Roman"/>
          <w:sz w:val="24"/>
          <w:szCs w:val="24"/>
        </w:rPr>
        <w:t>Christiano’s</w:t>
      </w:r>
      <w:proofErr w:type="spellEnd"/>
      <w:r w:rsidRPr="007A7A4F">
        <w:rPr>
          <w:rFonts w:ascii="Times New Roman" w:hAnsi="Times New Roman" w:cs="Times New Roman"/>
          <w:sz w:val="24"/>
          <w:szCs w:val="24"/>
        </w:rPr>
        <w:t xml:space="preserve"> identification of democracy with the value of “equality.” There are, of course, ugly cases of majorities deciding democratically that a certain minority groups are not equal. While there are no doubt coherent arguments as to why this is unjust, to claim that it is unjust </w:t>
      </w:r>
      <w:r w:rsidRPr="007A7A4F">
        <w:rPr>
          <w:rFonts w:ascii="Times New Roman" w:hAnsi="Times New Roman" w:cs="Times New Roman"/>
          <w:i/>
          <w:sz w:val="24"/>
          <w:szCs w:val="24"/>
        </w:rPr>
        <w:t>because it is antidemocratic</w:t>
      </w:r>
      <w:r w:rsidRPr="007A7A4F">
        <w:rPr>
          <w:rFonts w:ascii="Times New Roman" w:hAnsi="Times New Roman" w:cs="Times New Roman"/>
          <w:sz w:val="24"/>
          <w:szCs w:val="24"/>
        </w:rPr>
        <w:t xml:space="preserve"> requires the kind of Jacobin partition we have been discussing: the empirical will of the majority might be one thing, but the real will of the people is something else entirely. Or consider another case, reminiscent of Schmitt’s example of suffrage: the legions of women, led by Phyllis </w:t>
      </w:r>
      <w:proofErr w:type="spellStart"/>
      <w:r w:rsidRPr="007A7A4F">
        <w:rPr>
          <w:rFonts w:ascii="Times New Roman" w:hAnsi="Times New Roman" w:cs="Times New Roman"/>
          <w:sz w:val="24"/>
          <w:szCs w:val="24"/>
        </w:rPr>
        <w:t>Schlafly</w:t>
      </w:r>
      <w:proofErr w:type="spellEnd"/>
      <w:r w:rsidRPr="007A7A4F">
        <w:rPr>
          <w:rFonts w:ascii="Times New Roman" w:hAnsi="Times New Roman" w:cs="Times New Roman"/>
          <w:sz w:val="24"/>
          <w:szCs w:val="24"/>
        </w:rPr>
        <w:t>, who mobilized to defeat the Equal Rights Amendment.</w:t>
      </w:r>
      <w:r w:rsidRPr="007A7A4F">
        <w:rPr>
          <w:rStyle w:val="FootnoteReference"/>
          <w:rFonts w:ascii="Times New Roman" w:hAnsi="Times New Roman" w:cs="Times New Roman"/>
          <w:sz w:val="24"/>
          <w:szCs w:val="24"/>
        </w:rPr>
        <w:footnoteReference w:id="52"/>
      </w:r>
      <w:r w:rsidRPr="007A7A4F">
        <w:rPr>
          <w:rFonts w:ascii="Times New Roman" w:hAnsi="Times New Roman" w:cs="Times New Roman"/>
          <w:sz w:val="24"/>
          <w:szCs w:val="24"/>
        </w:rPr>
        <w:t xml:space="preserve"> What does the axiological pairing of democracy-equality dictate here? We should support the Amendment because it institutionalizes guarantees of gender equality, but at the same time, many people who belong to the group that is to be equalized are against it—so, treating their views with equal consideration would mean consenting to the maintenance of systems of inequality. As with pluralism, it ultimately comes down to how the value in question is interpreted. In the United States, the political left accuses the right of promoting inequality and intolerance, while the right answers that its opponents’ presumed monopoly on the meaning of these terms enacts the very inequality and intolerance in question.</w:t>
      </w:r>
      <w:r w:rsidRPr="007A7A4F">
        <w:rPr>
          <w:rStyle w:val="FootnoteReference"/>
          <w:rFonts w:ascii="Times New Roman" w:hAnsi="Times New Roman" w:cs="Times New Roman"/>
          <w:sz w:val="24"/>
          <w:szCs w:val="24"/>
        </w:rPr>
        <w:footnoteReference w:id="53"/>
      </w:r>
      <w:r w:rsidRPr="007A7A4F">
        <w:rPr>
          <w:rFonts w:ascii="Times New Roman" w:hAnsi="Times New Roman" w:cs="Times New Roman"/>
          <w:sz w:val="24"/>
          <w:szCs w:val="24"/>
        </w:rPr>
        <w:t xml:space="preserve"> Which one is more democratic? If a precondition for democracy is the transformation of structures of privilege and domination </w:t>
      </w:r>
      <w:r w:rsidRPr="007A7A4F">
        <w:rPr>
          <w:rFonts w:ascii="Times New Roman" w:hAnsi="Times New Roman" w:cs="Times New Roman"/>
          <w:i/>
          <w:sz w:val="24"/>
          <w:szCs w:val="24"/>
        </w:rPr>
        <w:t>understood in a particular way</w:t>
      </w:r>
      <w:r w:rsidRPr="007A7A4F">
        <w:rPr>
          <w:rFonts w:ascii="Times New Roman" w:hAnsi="Times New Roman" w:cs="Times New Roman"/>
          <w:sz w:val="24"/>
          <w:szCs w:val="24"/>
        </w:rPr>
        <w:t xml:space="preserve">, then how should democratic politics react when voters and/or participants, even if they belong to the underprivileged group, declare themselves in opposition to this transformation? Or when they do not even seem to recognize structures of </w:t>
      </w:r>
      <w:r w:rsidRPr="007A7A4F">
        <w:rPr>
          <w:rFonts w:ascii="Times New Roman" w:hAnsi="Times New Roman" w:cs="Times New Roman"/>
          <w:sz w:val="24"/>
          <w:szCs w:val="24"/>
        </w:rPr>
        <w:lastRenderedPageBreak/>
        <w:t xml:space="preserve">privilege and domination as such? What if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is preventing the realization of its own </w:t>
      </w:r>
      <w:proofErr w:type="spellStart"/>
      <w:r w:rsidRPr="007A7A4F">
        <w:rPr>
          <w:rFonts w:ascii="Times New Roman" w:hAnsi="Times New Roman" w:cs="Times New Roman"/>
          <w:i/>
          <w:sz w:val="24"/>
          <w:szCs w:val="24"/>
        </w:rPr>
        <w:t>kratos</w:t>
      </w:r>
      <w:proofErr w:type="spellEnd"/>
      <w:r w:rsidRPr="007A7A4F">
        <w:rPr>
          <w:rFonts w:ascii="Times New Roman" w:hAnsi="Times New Roman" w:cs="Times New Roman"/>
          <w:sz w:val="24"/>
          <w:szCs w:val="24"/>
        </w:rPr>
        <w:t xml:space="preserve">? Do we affirm the need to give the people a power they do not want? Are we not, in this case, led back to Rousseau? </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Deliberative theory leads in this direction as well. Its identification of democracy with the voice of the people that is “informed” or “reasonable” (or with institutions ensuring “rational” communication) requires a norm that is not itself established democratically. Unless the epistemological or discursive standard for what counts as good deliberation is also arrived at via the deliberative procedure, in which case there is no need to stipulate this standard in the first place, then democracy requires the pre-democratic educational process that Schmitt describes in his summary of the Jacobin logic. In Rawls’s conception of public reason, political principles are only required to pass the test of acceptability among </w:t>
      </w:r>
      <w:r w:rsidRPr="007A7A4F">
        <w:rPr>
          <w:rFonts w:ascii="Times New Roman" w:hAnsi="Times New Roman" w:cs="Times New Roman"/>
          <w:i/>
          <w:sz w:val="24"/>
          <w:szCs w:val="24"/>
        </w:rPr>
        <w:t xml:space="preserve">reasonable </w:t>
      </w:r>
      <w:r w:rsidRPr="007A7A4F">
        <w:rPr>
          <w:rFonts w:ascii="Times New Roman" w:hAnsi="Times New Roman" w:cs="Times New Roman"/>
          <w:sz w:val="24"/>
          <w:szCs w:val="24"/>
        </w:rPr>
        <w:t xml:space="preserve">people and in a context of </w:t>
      </w:r>
      <w:r w:rsidRPr="007A7A4F">
        <w:rPr>
          <w:rFonts w:ascii="Times New Roman" w:hAnsi="Times New Roman" w:cs="Times New Roman"/>
          <w:i/>
          <w:sz w:val="24"/>
          <w:szCs w:val="24"/>
        </w:rPr>
        <w:t xml:space="preserve">reasonable </w:t>
      </w:r>
      <w:r w:rsidRPr="007A7A4F">
        <w:rPr>
          <w:rFonts w:ascii="Times New Roman" w:hAnsi="Times New Roman" w:cs="Times New Roman"/>
          <w:sz w:val="24"/>
          <w:szCs w:val="24"/>
        </w:rPr>
        <w:t xml:space="preserve">pluralism; ostensibly, then, an unreasonabl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or unreasonable minoritarian elements of a given </w:t>
      </w:r>
      <w:r w:rsidRPr="007A7A4F">
        <w:rPr>
          <w:rFonts w:ascii="Times New Roman" w:hAnsi="Times New Roman" w:cs="Times New Roman"/>
          <w:i/>
          <w:sz w:val="24"/>
          <w:szCs w:val="24"/>
        </w:rPr>
        <w:t>demos</w:t>
      </w:r>
      <w:r w:rsidRPr="007A7A4F">
        <w:rPr>
          <w:rFonts w:ascii="Times New Roman" w:hAnsi="Times New Roman" w:cs="Times New Roman"/>
          <w:sz w:val="24"/>
          <w:szCs w:val="24"/>
        </w:rPr>
        <w:t>) can be justifiably coerced into abiding by political principles they do not “accept” until such time as they become reasonable and thus accept these principles—and all of this can be done in the name of democracy.</w:t>
      </w:r>
      <w:r w:rsidRPr="007A7A4F">
        <w:rPr>
          <w:rStyle w:val="FootnoteReference"/>
          <w:rFonts w:ascii="Times New Roman" w:hAnsi="Times New Roman" w:cs="Times New Roman"/>
          <w:sz w:val="24"/>
          <w:szCs w:val="24"/>
        </w:rPr>
        <w:footnoteReference w:id="54"/>
      </w:r>
      <w:r w:rsidRPr="007A7A4F">
        <w:rPr>
          <w:rFonts w:ascii="Times New Roman" w:hAnsi="Times New Roman" w:cs="Times New Roman"/>
          <w:sz w:val="24"/>
          <w:szCs w:val="24"/>
        </w:rPr>
        <w:t xml:space="preserve"> The conversation then shifts to the question of what constitutes a valid opinion or a valid institution of communication, and the people—the actually existing people—are left far behind insofar as their discourse may not correspond to this standard. The political question of “who decides?” simply becomes the </w:t>
      </w:r>
      <w:proofErr w:type="spellStart"/>
      <w:r w:rsidRPr="007A7A4F">
        <w:rPr>
          <w:rFonts w:ascii="Times New Roman" w:hAnsi="Times New Roman" w:cs="Times New Roman"/>
          <w:sz w:val="24"/>
          <w:szCs w:val="24"/>
        </w:rPr>
        <w:t>metapolitical</w:t>
      </w:r>
      <w:proofErr w:type="spellEnd"/>
      <w:r w:rsidRPr="007A7A4F">
        <w:rPr>
          <w:rFonts w:ascii="Times New Roman" w:hAnsi="Times New Roman" w:cs="Times New Roman"/>
          <w:sz w:val="24"/>
          <w:szCs w:val="24"/>
        </w:rPr>
        <w:t xml:space="preserve"> question of “who decides what is reasonable and/or informed?” For deliberative democracy, the people decide, but the people do not decide what is really democratic, i.e., what it means for the people to decide.</w:t>
      </w:r>
      <w:r w:rsidRPr="007A7A4F">
        <w:rPr>
          <w:rStyle w:val="FootnoteReference"/>
          <w:rFonts w:ascii="Times New Roman" w:hAnsi="Times New Roman" w:cs="Times New Roman"/>
          <w:sz w:val="24"/>
          <w:szCs w:val="24"/>
        </w:rPr>
        <w:footnoteReference w:id="55"/>
      </w:r>
      <w:r w:rsidRPr="007A7A4F">
        <w:rPr>
          <w:rFonts w:ascii="Times New Roman" w:hAnsi="Times New Roman" w:cs="Times New Roman"/>
          <w:sz w:val="24"/>
          <w:szCs w:val="24"/>
        </w:rPr>
        <w:t xml:space="preserve">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On some readings, the </w:t>
      </w:r>
      <w:proofErr w:type="spellStart"/>
      <w:r w:rsidRPr="007A7A4F">
        <w:rPr>
          <w:rFonts w:ascii="Times New Roman" w:hAnsi="Times New Roman" w:cs="Times New Roman"/>
          <w:sz w:val="24"/>
          <w:szCs w:val="24"/>
        </w:rPr>
        <w:t>Habermas</w:t>
      </w:r>
      <w:proofErr w:type="spellEnd"/>
      <w:r w:rsidRPr="007A7A4F">
        <w:rPr>
          <w:rFonts w:ascii="Times New Roman" w:hAnsi="Times New Roman" w:cs="Times New Roman"/>
          <w:sz w:val="24"/>
          <w:szCs w:val="24"/>
        </w:rPr>
        <w:t>/</w:t>
      </w:r>
      <w:proofErr w:type="spellStart"/>
      <w:r w:rsidRPr="007A7A4F">
        <w:rPr>
          <w:rFonts w:ascii="Times New Roman" w:hAnsi="Times New Roman" w:cs="Times New Roman"/>
          <w:sz w:val="24"/>
          <w:szCs w:val="24"/>
        </w:rPr>
        <w:t>Benhabib</w:t>
      </w:r>
      <w:proofErr w:type="spellEnd"/>
      <w:r w:rsidRPr="007A7A4F">
        <w:rPr>
          <w:rFonts w:ascii="Times New Roman" w:hAnsi="Times New Roman" w:cs="Times New Roman"/>
          <w:sz w:val="24"/>
          <w:szCs w:val="24"/>
        </w:rPr>
        <w:t xml:space="preserve"> tradition of deliberative democracy includes constitutional stipulations that ultimately bring it in close proximity to a form of liberalism. If this is the case, then the theory becomes susceptible to the arguments outlined above concerning the subordination of democracy to the liberal paradigm. Nevertheless, this summary by </w:t>
      </w:r>
      <w:proofErr w:type="spellStart"/>
      <w:r w:rsidRPr="007A7A4F">
        <w:rPr>
          <w:rFonts w:ascii="Times New Roman" w:hAnsi="Times New Roman" w:cs="Times New Roman"/>
          <w:sz w:val="24"/>
          <w:szCs w:val="24"/>
        </w:rPr>
        <w:t>Honig</w:t>
      </w:r>
      <w:proofErr w:type="spellEnd"/>
      <w:r w:rsidRPr="007A7A4F">
        <w:rPr>
          <w:rFonts w:ascii="Times New Roman" w:hAnsi="Times New Roman" w:cs="Times New Roman"/>
          <w:sz w:val="24"/>
          <w:szCs w:val="24"/>
        </w:rPr>
        <w:t xml:space="preserve"> is worth citing:</w:t>
      </w:r>
    </w:p>
    <w:p w:rsidR="00897987" w:rsidRPr="007A7A4F" w:rsidRDefault="00897987" w:rsidP="00897987">
      <w:pPr>
        <w:spacing w:after="0"/>
        <w:ind w:left="720"/>
        <w:jc w:val="both"/>
        <w:rPr>
          <w:rStyle w:val="normaltextrun"/>
          <w:rFonts w:ascii="Times New Roman" w:hAnsi="Times New Roman" w:cs="Times New Roman"/>
          <w:sz w:val="24"/>
          <w:szCs w:val="24"/>
        </w:rPr>
      </w:pPr>
      <w:r w:rsidRPr="007A7A4F">
        <w:rPr>
          <w:rStyle w:val="normaltextrun"/>
          <w:rFonts w:ascii="Times New Roman" w:hAnsi="Times New Roman" w:cs="Times New Roman"/>
          <w:sz w:val="24"/>
          <w:szCs w:val="24"/>
        </w:rPr>
        <w:t xml:space="preserve">For deliberative democrats, norms of legitimation and institutional safeguards of constitutionalism protect democracy's normative goods-equality, transparency, accountability-from the people who could betray them. More important, legitimation and </w:t>
      </w:r>
      <w:r w:rsidRPr="007A7A4F">
        <w:rPr>
          <w:rStyle w:val="normaltextrun"/>
          <w:rFonts w:ascii="Times New Roman" w:hAnsi="Times New Roman" w:cs="Times New Roman"/>
          <w:sz w:val="24"/>
          <w:szCs w:val="24"/>
        </w:rPr>
        <w:lastRenderedPageBreak/>
        <w:t>constitutionalism are said to offer moral instruction, justified ideals, fair practices, and valid procedures that might guide a people and secure their claim to be fair and not merely powerful, "democratic" and not merely majoritarian.</w:t>
      </w:r>
      <w:r w:rsidRPr="007A7A4F">
        <w:rPr>
          <w:rStyle w:val="FootnoteReference"/>
          <w:rFonts w:ascii="Times New Roman" w:hAnsi="Times New Roman" w:cs="Times New Roman"/>
          <w:sz w:val="24"/>
          <w:szCs w:val="24"/>
        </w:rPr>
        <w:footnoteReference w:id="56"/>
      </w:r>
    </w:p>
    <w:p w:rsidR="00897987" w:rsidRPr="007A7A4F" w:rsidRDefault="00897987" w:rsidP="00897987">
      <w:pPr>
        <w:spacing w:after="0"/>
        <w:ind w:left="720"/>
        <w:jc w:val="both"/>
        <w:rPr>
          <w:rStyle w:val="normaltextrun"/>
          <w:rFonts w:ascii="Times New Roman" w:hAnsi="Times New Roman" w:cs="Times New Roman"/>
          <w:sz w:val="24"/>
          <w:szCs w:val="24"/>
        </w:rPr>
      </w:pP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 xml:space="preserve">I can find no better expression of the “democratic dialectic” that Schmitt describes: democracy must be protected against the people. The steps in the unfolding of the Jacobin logic are easy to follow from here: real democracy may require the perpetual deferment of the will of the people. </w:t>
      </w:r>
    </w:p>
    <w:p w:rsidR="00897987" w:rsidRPr="007A7A4F" w:rsidRDefault="00897987" w:rsidP="00897987">
      <w:pPr>
        <w:spacing w:after="0" w:line="360" w:lineRule="auto"/>
        <w:ind w:firstLine="720"/>
        <w:jc w:val="both"/>
        <w:rPr>
          <w:rFonts w:ascii="Times New Roman" w:hAnsi="Times New Roman" w:cs="Times New Roman"/>
          <w:sz w:val="24"/>
          <w:szCs w:val="24"/>
        </w:rPr>
      </w:pPr>
      <w:proofErr w:type="spellStart"/>
      <w:r w:rsidRPr="007A7A4F">
        <w:rPr>
          <w:rFonts w:ascii="Times New Roman" w:hAnsi="Times New Roman" w:cs="Times New Roman"/>
          <w:sz w:val="24"/>
          <w:szCs w:val="24"/>
        </w:rPr>
        <w:t>Estlund’s</w:t>
      </w:r>
      <w:proofErr w:type="spellEnd"/>
      <w:r w:rsidRPr="007A7A4F">
        <w:rPr>
          <w:rFonts w:ascii="Times New Roman" w:hAnsi="Times New Roman" w:cs="Times New Roman"/>
          <w:sz w:val="24"/>
          <w:szCs w:val="24"/>
        </w:rPr>
        <w:t xml:space="preserve"> position, which authorized democracy on the basis that someone might object to being governed by experts, likewise includes a caveat about such objections being “reasonable.” “Some points of view,” he writes, “are such that objections that depend on those disqualified points of view are not capable of defeating a proposed political justification.” These points of view—like racist beliefs, for example—are “morally weightless.”</w:t>
      </w:r>
      <w:r w:rsidRPr="007A7A4F">
        <w:rPr>
          <w:rStyle w:val="FootnoteReference"/>
          <w:rFonts w:ascii="Times New Roman" w:hAnsi="Times New Roman" w:cs="Times New Roman"/>
          <w:sz w:val="24"/>
          <w:szCs w:val="24"/>
        </w:rPr>
        <w:footnoteReference w:id="57"/>
      </w:r>
      <w:r w:rsidRPr="007A7A4F">
        <w:rPr>
          <w:rFonts w:ascii="Times New Roman" w:hAnsi="Times New Roman" w:cs="Times New Roman"/>
          <w:sz w:val="24"/>
          <w:szCs w:val="24"/>
        </w:rPr>
        <w:t xml:space="preserve"> His intrinsic legitimation of democracy is thus ultimately a deliberative one, insofar as it demands that a certain threshold of “reasonableness” be met before any democratic principles apply. The question of what constitutes an unreasonable view crops up again.</w:t>
      </w:r>
      <w:r w:rsidRPr="007A7A4F">
        <w:rPr>
          <w:rStyle w:val="FootnoteReference"/>
          <w:rFonts w:ascii="Times New Roman" w:hAnsi="Times New Roman" w:cs="Times New Roman"/>
          <w:sz w:val="24"/>
          <w:szCs w:val="24"/>
        </w:rPr>
        <w:footnoteReference w:id="58"/>
      </w:r>
      <w:r w:rsidRPr="007A7A4F">
        <w:rPr>
          <w:rFonts w:ascii="Times New Roman" w:hAnsi="Times New Roman" w:cs="Times New Roman"/>
          <w:sz w:val="24"/>
          <w:szCs w:val="24"/>
        </w:rPr>
        <w:t xml:space="preserve"> But in any case, if and when a substantial portion or even a majority of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becomes racist, then its point of view is disqualified and its principled objection to being governed by a minority of guardians becomes meaningless. When the people fall below a certain threshold, the philosopher king resumes his prerogative of governing, or at least of preparing the people to govern themselves. The real question, then, is not “is democracy desirable?” but “where does this threshold lie?”</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In contradistinction to the liberal-deliberative style of democratic thinking, theorists of “radical” or “agonistic” democracy have presented opposition, conflict, and struggle as performative goods in themselves, and contestation of established political vocabularies by minoritarian oppositional groups as the real normative core of democracy. Since I have written extensively about radical democracy elsewhere,</w:t>
      </w:r>
      <w:r w:rsidRPr="007A7A4F">
        <w:rPr>
          <w:rStyle w:val="FootnoteReference"/>
          <w:rFonts w:ascii="Times New Roman" w:hAnsi="Times New Roman" w:cs="Times New Roman"/>
          <w:sz w:val="24"/>
          <w:szCs w:val="24"/>
        </w:rPr>
        <w:footnoteReference w:id="59"/>
      </w:r>
      <w:r w:rsidRPr="007A7A4F">
        <w:rPr>
          <w:rFonts w:ascii="Times New Roman" w:hAnsi="Times New Roman" w:cs="Times New Roman"/>
          <w:sz w:val="24"/>
          <w:szCs w:val="24"/>
        </w:rPr>
        <w:t xml:space="preserve"> I will confine my comments here to the observation that this tradition selectively chooses its examples from progressive and/or Left-wing political movements, valorizing certain forms of “contestation” while ignoring or marginalizing others that do not fit its political complexion, or in some cases even invoking the latter as examples of antidemocratic politics. Democracy means challenging the status quo, but when a Right-wing </w:t>
      </w:r>
      <w:r w:rsidRPr="007A7A4F">
        <w:rPr>
          <w:rFonts w:ascii="Times New Roman" w:hAnsi="Times New Roman" w:cs="Times New Roman"/>
          <w:sz w:val="24"/>
          <w:szCs w:val="24"/>
        </w:rPr>
        <w:lastRenderedPageBreak/>
        <w:t xml:space="preserve">movement challenges the status quo, this is somehow not democratic. The Jacobin logic appears once again, even when democracy is understood in a decidedly non-majoritarian way. This perspective also has the problem of how to deal with an apathetic public that has little to no interest in participating in politics, i.e., little sense of the “performative good” of </w:t>
      </w:r>
      <w:proofErr w:type="spellStart"/>
      <w:r w:rsidRPr="007A7A4F">
        <w:rPr>
          <w:rFonts w:ascii="Times New Roman" w:hAnsi="Times New Roman" w:cs="Times New Roman"/>
          <w:sz w:val="24"/>
          <w:szCs w:val="24"/>
        </w:rPr>
        <w:t>dissensus</w:t>
      </w:r>
      <w:proofErr w:type="spellEnd"/>
      <w:r w:rsidRPr="007A7A4F">
        <w:rPr>
          <w:rFonts w:ascii="Times New Roman" w:hAnsi="Times New Roman" w:cs="Times New Roman"/>
          <w:sz w:val="24"/>
          <w:szCs w:val="24"/>
        </w:rPr>
        <w:t xml:space="preserve"> as such. If John Hibbing and Elizabeth </w:t>
      </w:r>
      <w:proofErr w:type="spellStart"/>
      <w:r w:rsidRPr="007A7A4F">
        <w:rPr>
          <w:rFonts w:ascii="Times New Roman" w:hAnsi="Times New Roman" w:cs="Times New Roman"/>
          <w:sz w:val="24"/>
          <w:szCs w:val="24"/>
        </w:rPr>
        <w:t>Theiss</w:t>
      </w:r>
      <w:proofErr w:type="spellEnd"/>
      <w:r w:rsidRPr="007A7A4F">
        <w:rPr>
          <w:rFonts w:ascii="Times New Roman" w:hAnsi="Times New Roman" w:cs="Times New Roman"/>
          <w:sz w:val="24"/>
          <w:szCs w:val="24"/>
        </w:rPr>
        <w:t xml:space="preserve">-Morse’s empirical study </w:t>
      </w:r>
      <w:r w:rsidRPr="007A7A4F">
        <w:rPr>
          <w:rFonts w:ascii="Times New Roman" w:hAnsi="Times New Roman" w:cs="Times New Roman"/>
          <w:i/>
          <w:sz w:val="24"/>
          <w:szCs w:val="24"/>
        </w:rPr>
        <w:t xml:space="preserve">Stealth Democracy </w:t>
      </w:r>
      <w:r w:rsidRPr="007A7A4F">
        <w:rPr>
          <w:rFonts w:ascii="Times New Roman" w:hAnsi="Times New Roman" w:cs="Times New Roman"/>
          <w:sz w:val="24"/>
          <w:szCs w:val="24"/>
        </w:rPr>
        <w:t>is to be believed, this apathetic public is more than a speculative possibility.</w:t>
      </w:r>
      <w:r w:rsidRPr="007A7A4F">
        <w:rPr>
          <w:rStyle w:val="FootnoteReference"/>
          <w:rFonts w:ascii="Times New Roman" w:hAnsi="Times New Roman" w:cs="Times New Roman"/>
          <w:sz w:val="24"/>
          <w:szCs w:val="24"/>
        </w:rPr>
        <w:footnoteReference w:id="60"/>
      </w:r>
      <w:r w:rsidRPr="007A7A4F">
        <w:rPr>
          <w:rFonts w:ascii="Times New Roman" w:hAnsi="Times New Roman" w:cs="Times New Roman"/>
          <w:sz w:val="24"/>
          <w:szCs w:val="24"/>
        </w:rPr>
        <w:t xml:space="preserve">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Finally, this ambivalence asserts itself in attempts to differentiate democracy from “populism.” Some accounts equate democracy with liberal pluralism and populism with illiberal popular movements,</w:t>
      </w:r>
      <w:r w:rsidRPr="007A7A4F">
        <w:rPr>
          <w:rStyle w:val="FootnoteReference"/>
          <w:rFonts w:ascii="Times New Roman" w:hAnsi="Times New Roman" w:cs="Times New Roman"/>
          <w:sz w:val="24"/>
          <w:szCs w:val="24"/>
        </w:rPr>
        <w:footnoteReference w:id="61"/>
      </w:r>
      <w:r w:rsidRPr="007A7A4F">
        <w:rPr>
          <w:rFonts w:ascii="Times New Roman" w:hAnsi="Times New Roman" w:cs="Times New Roman"/>
          <w:sz w:val="24"/>
          <w:szCs w:val="24"/>
        </w:rPr>
        <w:t xml:space="preserve"> thus falling prey to the same confusion we discussed earlier with regard to </w:t>
      </w:r>
      <w:proofErr w:type="spellStart"/>
      <w:r w:rsidRPr="007A7A4F">
        <w:rPr>
          <w:rFonts w:ascii="Times New Roman" w:hAnsi="Times New Roman" w:cs="Times New Roman"/>
          <w:sz w:val="24"/>
          <w:szCs w:val="24"/>
        </w:rPr>
        <w:t>Mounk</w:t>
      </w:r>
      <w:proofErr w:type="spellEnd"/>
      <w:r w:rsidRPr="007A7A4F">
        <w:rPr>
          <w:rFonts w:ascii="Times New Roman" w:hAnsi="Times New Roman" w:cs="Times New Roman"/>
          <w:sz w:val="24"/>
          <w:szCs w:val="24"/>
        </w:rPr>
        <w:t>. In the same vein, others distinguish Right-wing “exclusionary populism” from Left-wing “inclusionary populism,”</w:t>
      </w:r>
      <w:r w:rsidRPr="007A7A4F">
        <w:rPr>
          <w:rStyle w:val="FootnoteReference"/>
          <w:rFonts w:ascii="Times New Roman" w:hAnsi="Times New Roman" w:cs="Times New Roman"/>
          <w:sz w:val="24"/>
          <w:szCs w:val="24"/>
        </w:rPr>
        <w:footnoteReference w:id="62"/>
      </w:r>
      <w:r w:rsidRPr="007A7A4F">
        <w:rPr>
          <w:rFonts w:ascii="Times New Roman" w:hAnsi="Times New Roman" w:cs="Times New Roman"/>
          <w:sz w:val="24"/>
          <w:szCs w:val="24"/>
        </w:rPr>
        <w:t xml:space="preserve"> which is properly democratic. To this distinction we may pose the question we put to </w:t>
      </w:r>
      <w:proofErr w:type="spellStart"/>
      <w:r w:rsidRPr="007A7A4F">
        <w:rPr>
          <w:rFonts w:ascii="Times New Roman" w:hAnsi="Times New Roman" w:cs="Times New Roman"/>
          <w:sz w:val="24"/>
          <w:szCs w:val="24"/>
        </w:rPr>
        <w:t>Christiano</w:t>
      </w:r>
      <w:proofErr w:type="spellEnd"/>
      <w:r w:rsidRPr="007A7A4F">
        <w:rPr>
          <w:rFonts w:ascii="Times New Roman" w:hAnsi="Times New Roman" w:cs="Times New Roman"/>
          <w:sz w:val="24"/>
          <w:szCs w:val="24"/>
        </w:rPr>
        <w:t xml:space="preserve"> about the contested interpretation of “equality”: if a Right-wing populist movement calls ‘political correctness’ exclusionary, a response that wants to maintain the distinction must then assume the prerogative of deciding what is inclusionary and what is exclusionary, over and against any alternative taxonomies offered by actual popular movements, even if these attain decisive majoritarian status. Francisco </w:t>
      </w:r>
      <w:proofErr w:type="spellStart"/>
      <w:r w:rsidRPr="007A7A4F">
        <w:rPr>
          <w:rFonts w:ascii="Times New Roman" w:hAnsi="Times New Roman" w:cs="Times New Roman"/>
          <w:sz w:val="24"/>
          <w:szCs w:val="24"/>
        </w:rPr>
        <w:t>Panizza</w:t>
      </w:r>
      <w:proofErr w:type="spellEnd"/>
      <w:r w:rsidRPr="007A7A4F">
        <w:rPr>
          <w:rFonts w:ascii="Times New Roman" w:hAnsi="Times New Roman" w:cs="Times New Roman"/>
          <w:sz w:val="24"/>
          <w:szCs w:val="24"/>
        </w:rPr>
        <w:t>, to take another example, presents populism as the unfortunate but unavoidable underside of democracy, a “mirror” that reveals “the ugly face of the people”—a formulation which requires a standard of political beauty in advance.</w:t>
      </w:r>
      <w:r w:rsidRPr="007A7A4F">
        <w:rPr>
          <w:rStyle w:val="FootnoteReference"/>
          <w:rFonts w:ascii="Times New Roman" w:hAnsi="Times New Roman" w:cs="Times New Roman"/>
          <w:sz w:val="24"/>
          <w:szCs w:val="24"/>
        </w:rPr>
        <w:footnoteReference w:id="63"/>
      </w:r>
      <w:r w:rsidRPr="007A7A4F">
        <w:rPr>
          <w:rFonts w:ascii="Times New Roman" w:hAnsi="Times New Roman" w:cs="Times New Roman"/>
          <w:sz w:val="24"/>
          <w:szCs w:val="24"/>
        </w:rPr>
        <w:t xml:space="preserve">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These attempts to construe different manifestations of the people’s power as belonging to two fundamentally different categories reveal what is really at stake: the </w:t>
      </w:r>
      <w:r w:rsidRPr="007A7A4F">
        <w:rPr>
          <w:rFonts w:ascii="Times New Roman" w:hAnsi="Times New Roman" w:cs="Times New Roman"/>
          <w:i/>
          <w:sz w:val="24"/>
          <w:szCs w:val="24"/>
        </w:rPr>
        <w:t xml:space="preserve">content </w:t>
      </w:r>
      <w:r w:rsidRPr="007A7A4F">
        <w:rPr>
          <w:rFonts w:ascii="Times New Roman" w:hAnsi="Times New Roman" w:cs="Times New Roman"/>
          <w:sz w:val="24"/>
          <w:szCs w:val="24"/>
        </w:rPr>
        <w:t xml:space="preserve">of the mass movements, not the extent to which they </w:t>
      </w:r>
      <w:r w:rsidRPr="007A7A4F">
        <w:rPr>
          <w:rFonts w:ascii="Times New Roman" w:hAnsi="Times New Roman" w:cs="Times New Roman"/>
          <w:i/>
          <w:sz w:val="24"/>
          <w:szCs w:val="24"/>
        </w:rPr>
        <w:t xml:space="preserve">are </w:t>
      </w:r>
      <w:r w:rsidRPr="007A7A4F">
        <w:rPr>
          <w:rFonts w:ascii="Times New Roman" w:hAnsi="Times New Roman" w:cs="Times New Roman"/>
          <w:sz w:val="24"/>
          <w:szCs w:val="24"/>
        </w:rPr>
        <w:t xml:space="preserve">mass movements. When a form of political mobilization coincides with some normative criterion (liberal pluralism or inclusion understood in a particular way), it is cherished as an emblem of democratic sovereignty; but if the very same people turn against these values, the movement becomes </w:t>
      </w:r>
      <w:r w:rsidRPr="007A7A4F">
        <w:rPr>
          <w:rFonts w:ascii="Times New Roman" w:hAnsi="Times New Roman" w:cs="Times New Roman"/>
          <w:i/>
          <w:sz w:val="24"/>
          <w:szCs w:val="24"/>
        </w:rPr>
        <w:t xml:space="preserve">populist </w:t>
      </w:r>
      <w:r w:rsidRPr="007A7A4F">
        <w:rPr>
          <w:rFonts w:ascii="Times New Roman" w:hAnsi="Times New Roman" w:cs="Times New Roman"/>
          <w:sz w:val="24"/>
          <w:szCs w:val="24"/>
        </w:rPr>
        <w:t xml:space="preserve">and therefore bad. This chimerically solves the problem of a democracy which is opposed to itself by swapping the Ancient </w:t>
      </w:r>
      <w:r w:rsidRPr="007A7A4F">
        <w:rPr>
          <w:rFonts w:ascii="Times New Roman" w:hAnsi="Times New Roman" w:cs="Times New Roman"/>
          <w:sz w:val="24"/>
          <w:szCs w:val="24"/>
        </w:rPr>
        <w:lastRenderedPageBreak/>
        <w:t xml:space="preserve">Greek word for ‘people’ with the Latin word for the same thing: it is not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that is undemocratic (that would be an oxymoron), but the </w:t>
      </w:r>
      <w:proofErr w:type="spellStart"/>
      <w:r w:rsidR="00316D9B">
        <w:rPr>
          <w:rFonts w:ascii="Times New Roman" w:hAnsi="Times New Roman" w:cs="Times New Roman"/>
          <w:i/>
          <w:sz w:val="24"/>
          <w:szCs w:val="24"/>
        </w:rPr>
        <w:t>popul</w:t>
      </w:r>
      <w:r w:rsidRPr="007A7A4F">
        <w:rPr>
          <w:rFonts w:ascii="Times New Roman" w:hAnsi="Times New Roman" w:cs="Times New Roman"/>
          <w:i/>
          <w:sz w:val="24"/>
          <w:szCs w:val="24"/>
        </w:rPr>
        <w:t>us</w:t>
      </w:r>
      <w:proofErr w:type="spellEnd"/>
      <w:r w:rsidRPr="007A7A4F">
        <w:rPr>
          <w:rFonts w:ascii="Times New Roman" w:hAnsi="Times New Roman" w:cs="Times New Roman"/>
          <w:sz w:val="24"/>
          <w:szCs w:val="24"/>
        </w:rPr>
        <w:t xml:space="preserve">.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In the fine print, intrinsic theories are always compe</w:t>
      </w:r>
      <w:bookmarkStart w:id="0" w:name="_GoBack"/>
      <w:bookmarkEnd w:id="0"/>
      <w:r w:rsidRPr="007A7A4F">
        <w:rPr>
          <w:rFonts w:ascii="Times New Roman" w:hAnsi="Times New Roman" w:cs="Times New Roman"/>
          <w:sz w:val="24"/>
          <w:szCs w:val="24"/>
        </w:rPr>
        <w:t xml:space="preserve">lled to revoke the autonomy that the large print had bestowed on democracy. The string of identities is rephrased as a string of provisos: the people should have power, provided </w:t>
      </w:r>
      <w:r w:rsidRPr="007A7A4F">
        <w:rPr>
          <w:rFonts w:ascii="Times New Roman" w:hAnsi="Times New Roman" w:cs="Times New Roman"/>
          <w:i/>
          <w:sz w:val="24"/>
          <w:szCs w:val="24"/>
        </w:rPr>
        <w:t>x</w:t>
      </w:r>
      <w:r w:rsidRPr="007A7A4F">
        <w:rPr>
          <w:rFonts w:ascii="Times New Roman" w:hAnsi="Times New Roman" w:cs="Times New Roman"/>
          <w:sz w:val="24"/>
          <w:szCs w:val="24"/>
        </w:rPr>
        <w:t xml:space="preserve">, </w:t>
      </w:r>
      <w:r w:rsidRPr="007A7A4F">
        <w:rPr>
          <w:rFonts w:ascii="Times New Roman" w:hAnsi="Times New Roman" w:cs="Times New Roman"/>
          <w:i/>
          <w:sz w:val="24"/>
          <w:szCs w:val="24"/>
        </w:rPr>
        <w:t>y</w:t>
      </w:r>
      <w:r w:rsidRPr="007A7A4F">
        <w:rPr>
          <w:rFonts w:ascii="Times New Roman" w:hAnsi="Times New Roman" w:cs="Times New Roman"/>
          <w:sz w:val="24"/>
          <w:szCs w:val="24"/>
        </w:rPr>
        <w:t xml:space="preserve">, or </w:t>
      </w:r>
      <w:r w:rsidRPr="007A7A4F">
        <w:rPr>
          <w:rFonts w:ascii="Times New Roman" w:hAnsi="Times New Roman" w:cs="Times New Roman"/>
          <w:i/>
          <w:sz w:val="24"/>
          <w:szCs w:val="24"/>
        </w:rPr>
        <w:t>z</w:t>
      </w:r>
      <w:r w:rsidRPr="007A7A4F">
        <w:rPr>
          <w:rFonts w:ascii="Times New Roman" w:hAnsi="Times New Roman" w:cs="Times New Roman"/>
          <w:sz w:val="24"/>
          <w:szCs w:val="24"/>
        </w:rPr>
        <w:t xml:space="preserve">, where these variables are qualities or conditions which may conflict with the qualities or desired conditions of the empirical </w:t>
      </w:r>
      <w:r w:rsidRPr="007A7A4F">
        <w:rPr>
          <w:rFonts w:ascii="Times New Roman" w:hAnsi="Times New Roman" w:cs="Times New Roman"/>
          <w:i/>
          <w:sz w:val="24"/>
          <w:szCs w:val="24"/>
        </w:rPr>
        <w:t>demos</w:t>
      </w:r>
      <w:r w:rsidRPr="007A7A4F">
        <w:rPr>
          <w:rFonts w:ascii="Times New Roman" w:hAnsi="Times New Roman" w:cs="Times New Roman"/>
          <w:sz w:val="24"/>
          <w:szCs w:val="24"/>
        </w:rPr>
        <w:t xml:space="preserve">. Attempts to establish the normative force of democracy </w:t>
      </w:r>
      <w:r w:rsidRPr="007A7A4F">
        <w:rPr>
          <w:rFonts w:ascii="Times New Roman" w:hAnsi="Times New Roman" w:cs="Times New Roman"/>
          <w:i/>
          <w:sz w:val="24"/>
          <w:szCs w:val="24"/>
        </w:rPr>
        <w:t xml:space="preserve">qua </w:t>
      </w:r>
      <w:r w:rsidRPr="007A7A4F">
        <w:rPr>
          <w:rFonts w:ascii="Times New Roman" w:hAnsi="Times New Roman" w:cs="Times New Roman"/>
          <w:sz w:val="24"/>
          <w:szCs w:val="24"/>
        </w:rPr>
        <w:t xml:space="preserve">democracy thus invariably fall into a form of the “no true Scotsman” fallacy. When it is pointed out that democracies (deliberative, representative, direct, etc.) can lead to results that contravene the values associated with democracy (equality, pluralism, informed and rational decisions, communicative reason, even democracy itself), the response is always the same: well, that’s not </w:t>
      </w:r>
      <w:r w:rsidRPr="007A7A4F">
        <w:rPr>
          <w:rFonts w:ascii="Times New Roman" w:hAnsi="Times New Roman" w:cs="Times New Roman"/>
          <w:i/>
          <w:sz w:val="24"/>
          <w:szCs w:val="24"/>
        </w:rPr>
        <w:t xml:space="preserve">true </w:t>
      </w:r>
      <w:r w:rsidRPr="007A7A4F">
        <w:rPr>
          <w:rFonts w:ascii="Times New Roman" w:hAnsi="Times New Roman" w:cs="Times New Roman"/>
          <w:sz w:val="24"/>
          <w:szCs w:val="24"/>
        </w:rPr>
        <w:t xml:space="preserve">democracy. Thus, true democracy does not lie with ‘the people,’ however understood, but with the chaperon of their true </w:t>
      </w:r>
      <w:proofErr w:type="spellStart"/>
      <w:r w:rsidRPr="007A7A4F">
        <w:rPr>
          <w:rFonts w:ascii="Times New Roman" w:hAnsi="Times New Roman" w:cs="Times New Roman"/>
          <w:i/>
          <w:sz w:val="24"/>
          <w:szCs w:val="24"/>
        </w:rPr>
        <w:t>kratos</w:t>
      </w:r>
      <w:proofErr w:type="spellEnd"/>
      <w:r w:rsidRPr="007A7A4F">
        <w:rPr>
          <w:rFonts w:ascii="Times New Roman" w:hAnsi="Times New Roman" w:cs="Times New Roman"/>
          <w:sz w:val="24"/>
          <w:szCs w:val="24"/>
        </w:rPr>
        <w:t>. Schmitt’s claim that “dictatorship is not antithetical to democracy” is thus much more than paradox-mongering; it reveals a fundamental equivocation at the center of democratic theory and politics, which, at the end of the chapter, he refers to as “the decisive transfer of the concept from the quantitative into the qualitative.”</w:t>
      </w:r>
      <w:r w:rsidRPr="007A7A4F">
        <w:rPr>
          <w:rStyle w:val="FootnoteReference"/>
          <w:rFonts w:ascii="Times New Roman" w:hAnsi="Times New Roman" w:cs="Times New Roman"/>
          <w:sz w:val="24"/>
          <w:szCs w:val="24"/>
        </w:rPr>
        <w:footnoteReference w:id="64"/>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It may be objected here that a commitment to democracy is only that, i.e., a theoretical defense of a certain political position, no different than a commitment to socialism or a commitment to liberalism. It is perfectly consistent, for example, to be in favor of socialism but opposed to a dictatorship which would bring society in line with socialism. So why is the partisan of democracy not afforded the same privilege? The difference is that the socialist does not directly identify her politics with the will of the people, and thus is not necessarily compelled to introduce qualifications that directly contravene the position in question. Even if the socialist identifies her politics with the true </w:t>
      </w:r>
      <w:r w:rsidRPr="007A7A4F">
        <w:rPr>
          <w:rFonts w:ascii="Times New Roman" w:hAnsi="Times New Roman" w:cs="Times New Roman"/>
          <w:i/>
          <w:sz w:val="24"/>
          <w:szCs w:val="24"/>
        </w:rPr>
        <w:t xml:space="preserve">interests </w:t>
      </w:r>
      <w:r w:rsidRPr="007A7A4F">
        <w:rPr>
          <w:rFonts w:ascii="Times New Roman" w:hAnsi="Times New Roman" w:cs="Times New Roman"/>
          <w:sz w:val="24"/>
          <w:szCs w:val="24"/>
        </w:rPr>
        <w:t>of society, her primary commitment is to socialism, whereas the democrat must simultaneously write</w:t>
      </w:r>
      <w:r w:rsidR="00F1667F">
        <w:rPr>
          <w:rFonts w:ascii="Times New Roman" w:hAnsi="Times New Roman" w:cs="Times New Roman"/>
          <w:sz w:val="24"/>
          <w:szCs w:val="24"/>
        </w:rPr>
        <w:t xml:space="preserve"> and erase her central category</w:t>
      </w:r>
      <w:r w:rsidRPr="007A7A4F">
        <w:rPr>
          <w:rFonts w:ascii="Times New Roman" w:hAnsi="Times New Roman" w:cs="Times New Roman"/>
          <w:sz w:val="24"/>
          <w:szCs w:val="24"/>
        </w:rPr>
        <w:t xml:space="preserve">. Democratic politics as partisan politics is in the unique and precarious position of having to continuously posit and then bracket its central normative commitment of ‘power to the people,’ constantly inserting a qualifying phrase to its key term—“power to the [pluralist] people,” “power to the [reasonable] people,” and most </w:t>
      </w:r>
      <w:r w:rsidRPr="007A7A4F">
        <w:rPr>
          <w:rFonts w:ascii="Times New Roman" w:hAnsi="Times New Roman" w:cs="Times New Roman"/>
          <w:sz w:val="24"/>
          <w:szCs w:val="24"/>
        </w:rPr>
        <w:lastRenderedPageBreak/>
        <w:t>of all “power to the [properly democratic] people.” Those who deny Schmitt’s claim that democracy requires a form of homogeneity thus make his point for him in an inadvertent way.</w:t>
      </w:r>
      <w:r w:rsidRPr="007A7A4F">
        <w:rPr>
          <w:rStyle w:val="FootnoteReference"/>
          <w:rFonts w:ascii="Times New Roman" w:hAnsi="Times New Roman" w:cs="Times New Roman"/>
          <w:sz w:val="24"/>
          <w:szCs w:val="24"/>
        </w:rPr>
        <w:footnoteReference w:id="65"/>
      </w:r>
      <w:r w:rsidRPr="007A7A4F">
        <w:rPr>
          <w:rFonts w:ascii="Times New Roman" w:hAnsi="Times New Roman" w:cs="Times New Roman"/>
          <w:sz w:val="24"/>
          <w:szCs w:val="24"/>
        </w:rPr>
        <w:t xml:space="preserve">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Whether or not a given theoretical position would openly endorse an “educational dictatorship” is beside the point; its normative intervention consists of an elaboration of standards that must obtain before democracy is possible, standards which, given the extant gap between the prevailing reality and these conditions, may define democracy as the polar opposite of the people’s will. This is why Schmitt claims that educational dictatorship is the “consequence” of democratic theory—if not the practical consequence, at least the theoretical consequence. Whether the education in question is epistemological or moral makes no difference; in all of the accounts we have discussed, there remains the possibility that the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may be opposed to true democracy, and thus true democracy requires ignoring the will of the actual </w:t>
      </w:r>
      <w:r w:rsidRPr="007A7A4F">
        <w:rPr>
          <w:rFonts w:ascii="Times New Roman" w:hAnsi="Times New Roman" w:cs="Times New Roman"/>
          <w:i/>
          <w:sz w:val="24"/>
          <w:szCs w:val="24"/>
        </w:rPr>
        <w:t xml:space="preserve">demos </w:t>
      </w:r>
      <w:r w:rsidRPr="007A7A4F">
        <w:rPr>
          <w:rFonts w:ascii="Times New Roman" w:hAnsi="Times New Roman" w:cs="Times New Roman"/>
          <w:sz w:val="24"/>
          <w:szCs w:val="24"/>
        </w:rPr>
        <w:t xml:space="preserve">until such time as these sundered motives can be reconciled. We might say that the prevailing theoretical ethos represents “fair-weather democracy”—a commitment to democratic iconography is maintained </w:t>
      </w:r>
      <w:r w:rsidRPr="007A7A4F">
        <w:rPr>
          <w:rFonts w:ascii="Times New Roman" w:hAnsi="Times New Roman" w:cs="Times New Roman"/>
          <w:i/>
          <w:sz w:val="24"/>
          <w:szCs w:val="24"/>
        </w:rPr>
        <w:t xml:space="preserve">so long </w:t>
      </w:r>
      <w:r w:rsidRPr="007A7A4F">
        <w:rPr>
          <w:rFonts w:ascii="Times New Roman" w:hAnsi="Times New Roman" w:cs="Times New Roman"/>
          <w:sz w:val="24"/>
          <w:szCs w:val="24"/>
        </w:rPr>
        <w:t xml:space="preserve">as the people remain in line, solving the potential problems inherent in this theory by excluding them from the very definition of the theory at the outset.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At a normative level, then, a ‘commitment to democracy’ is not a commitment to the will of the people, but to certain ideal political conditions. The defense of democracy </w:t>
      </w:r>
      <w:r w:rsidRPr="007A7A4F">
        <w:rPr>
          <w:rFonts w:ascii="Times New Roman" w:hAnsi="Times New Roman" w:cs="Times New Roman"/>
          <w:i/>
          <w:sz w:val="24"/>
          <w:szCs w:val="24"/>
        </w:rPr>
        <w:t xml:space="preserve">provided the people believe and act in such and such a way </w:t>
      </w:r>
      <w:r w:rsidRPr="007A7A4F">
        <w:rPr>
          <w:rFonts w:ascii="Times New Roman" w:hAnsi="Times New Roman" w:cs="Times New Roman"/>
          <w:sz w:val="24"/>
          <w:szCs w:val="24"/>
        </w:rPr>
        <w:t xml:space="preserve">comes down to the claim that democracy would be good as long as it had the right kind of </w:t>
      </w:r>
      <w:r w:rsidRPr="007A7A4F">
        <w:rPr>
          <w:rFonts w:ascii="Times New Roman" w:hAnsi="Times New Roman" w:cs="Times New Roman"/>
          <w:i/>
          <w:sz w:val="24"/>
          <w:szCs w:val="24"/>
        </w:rPr>
        <w:t>demos</w:t>
      </w:r>
      <w:r w:rsidRPr="007A7A4F">
        <w:rPr>
          <w:rFonts w:ascii="Times New Roman" w:hAnsi="Times New Roman" w:cs="Times New Roman"/>
          <w:sz w:val="24"/>
          <w:szCs w:val="24"/>
        </w:rPr>
        <w:t>. Would any antidemocratic theorist deny this? Would Plato? His argument is based on the premise of popular incompetence: the majority does have the requisite maturity and understanding to govern effectively.</w:t>
      </w:r>
      <w:r w:rsidRPr="007A7A4F">
        <w:rPr>
          <w:rStyle w:val="FootnoteReference"/>
          <w:rFonts w:ascii="Times New Roman" w:hAnsi="Times New Roman" w:cs="Times New Roman"/>
          <w:sz w:val="24"/>
          <w:szCs w:val="24"/>
        </w:rPr>
        <w:footnoteReference w:id="66"/>
      </w:r>
      <w:r w:rsidRPr="007A7A4F">
        <w:rPr>
          <w:rFonts w:ascii="Times New Roman" w:hAnsi="Times New Roman" w:cs="Times New Roman"/>
          <w:sz w:val="24"/>
          <w:szCs w:val="24"/>
        </w:rPr>
        <w:t xml:space="preserve"> If it </w:t>
      </w:r>
      <w:r w:rsidRPr="007A7A4F">
        <w:rPr>
          <w:rFonts w:ascii="Times New Roman" w:hAnsi="Times New Roman" w:cs="Times New Roman"/>
          <w:i/>
          <w:sz w:val="24"/>
          <w:szCs w:val="24"/>
        </w:rPr>
        <w:t xml:space="preserve">did </w:t>
      </w:r>
      <w:r w:rsidRPr="007A7A4F">
        <w:rPr>
          <w:rFonts w:ascii="Times New Roman" w:hAnsi="Times New Roman" w:cs="Times New Roman"/>
          <w:sz w:val="24"/>
          <w:szCs w:val="24"/>
        </w:rPr>
        <w:t>have this understanding, the argument would be a non-sequitur. The same can be said for contemporary “</w:t>
      </w:r>
      <w:proofErr w:type="spellStart"/>
      <w:r w:rsidRPr="007A7A4F">
        <w:rPr>
          <w:rFonts w:ascii="Times New Roman" w:hAnsi="Times New Roman" w:cs="Times New Roman"/>
          <w:sz w:val="24"/>
          <w:szCs w:val="24"/>
        </w:rPr>
        <w:t>epistocrats</w:t>
      </w:r>
      <w:proofErr w:type="spellEnd"/>
      <w:r w:rsidRPr="007A7A4F">
        <w:rPr>
          <w:rFonts w:ascii="Times New Roman" w:hAnsi="Times New Roman" w:cs="Times New Roman"/>
          <w:sz w:val="24"/>
          <w:szCs w:val="24"/>
        </w:rPr>
        <w:t xml:space="preserve">” like Jason Brennan. Affirming democratic legitimacy </w:t>
      </w:r>
      <w:r w:rsidRPr="007A7A4F">
        <w:rPr>
          <w:rFonts w:ascii="Times New Roman" w:hAnsi="Times New Roman" w:cs="Times New Roman"/>
          <w:i/>
          <w:sz w:val="24"/>
          <w:szCs w:val="24"/>
        </w:rPr>
        <w:t xml:space="preserve">against </w:t>
      </w:r>
      <w:r w:rsidRPr="007A7A4F">
        <w:rPr>
          <w:rFonts w:ascii="Times New Roman" w:hAnsi="Times New Roman" w:cs="Times New Roman"/>
          <w:sz w:val="24"/>
          <w:szCs w:val="24"/>
        </w:rPr>
        <w:t xml:space="preserve">the elitist view, but with caveats of our own about the people being properly democratic (however this is conceived), thus turns out to be a distinction without a difference. </w:t>
      </w:r>
    </w:p>
    <w:p w:rsidR="00897987" w:rsidRPr="007A7A4F" w:rsidRDefault="00897987" w:rsidP="00897987">
      <w:pPr>
        <w:spacing w:after="0" w:line="360" w:lineRule="auto"/>
        <w:ind w:firstLine="720"/>
        <w:jc w:val="both"/>
        <w:rPr>
          <w:rFonts w:ascii="Times New Roman" w:hAnsi="Times New Roman" w:cs="Times New Roman"/>
          <w:sz w:val="24"/>
          <w:szCs w:val="24"/>
        </w:rPr>
      </w:pPr>
      <w:r w:rsidRPr="007A7A4F">
        <w:rPr>
          <w:rFonts w:ascii="Times New Roman" w:hAnsi="Times New Roman" w:cs="Times New Roman"/>
          <w:sz w:val="24"/>
          <w:szCs w:val="24"/>
        </w:rPr>
        <w:t xml:space="preserve">In the end, advocating for democracy is nothing more than advocating for a certain form of politics, with or without the </w:t>
      </w:r>
      <w:r w:rsidRPr="007A7A4F">
        <w:rPr>
          <w:rFonts w:ascii="Times New Roman" w:hAnsi="Times New Roman" w:cs="Times New Roman"/>
          <w:i/>
          <w:sz w:val="24"/>
          <w:szCs w:val="24"/>
        </w:rPr>
        <w:t>demos</w:t>
      </w:r>
      <w:r w:rsidRPr="007A7A4F">
        <w:rPr>
          <w:rFonts w:ascii="Times New Roman" w:hAnsi="Times New Roman" w:cs="Times New Roman"/>
          <w:sz w:val="24"/>
          <w:szCs w:val="24"/>
        </w:rPr>
        <w:t xml:space="preserve">. The problem is with determining the people’s true interests, not with determining whether or not the will of the people should rule. This is what Schmitt </w:t>
      </w:r>
      <w:r w:rsidRPr="007A7A4F">
        <w:rPr>
          <w:rFonts w:ascii="Times New Roman" w:hAnsi="Times New Roman" w:cs="Times New Roman"/>
          <w:sz w:val="24"/>
          <w:szCs w:val="24"/>
        </w:rPr>
        <w:lastRenderedPageBreak/>
        <w:t>understood in 1923. “An identity with the will of the people has become so common a premise,” he writes, “that it has ceased to be politically interesting, and…the conflict only concerns the means of identification.”</w:t>
      </w:r>
      <w:r w:rsidRPr="007A7A4F">
        <w:rPr>
          <w:rStyle w:val="FootnoteReference"/>
          <w:rFonts w:ascii="Times New Roman" w:hAnsi="Times New Roman" w:cs="Times New Roman"/>
          <w:sz w:val="24"/>
          <w:szCs w:val="24"/>
        </w:rPr>
        <w:footnoteReference w:id="67"/>
      </w:r>
      <w:r w:rsidRPr="007A7A4F">
        <w:rPr>
          <w:rFonts w:ascii="Times New Roman" w:hAnsi="Times New Roman" w:cs="Times New Roman"/>
          <w:sz w:val="24"/>
          <w:szCs w:val="24"/>
        </w:rPr>
        <w:t xml:space="preserve"> His position is thus neither pro-democratic nor antidemocratic, but understands democracy as an empty, formal shell into which any political content can be made to fit. Our political disputes, then, must be disputes about content, not form.</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ab/>
        <w:t xml:space="preserve">In the second chapter of </w:t>
      </w:r>
      <w:proofErr w:type="spellStart"/>
      <w:r w:rsidRPr="007A7A4F">
        <w:rPr>
          <w:rFonts w:ascii="Times New Roman" w:hAnsi="Times New Roman" w:cs="Times New Roman"/>
          <w:i/>
          <w:sz w:val="24"/>
          <w:szCs w:val="24"/>
        </w:rPr>
        <w:t>Parlamentarismus</w:t>
      </w:r>
      <w:proofErr w:type="spellEnd"/>
      <w:r w:rsidRPr="007A7A4F">
        <w:rPr>
          <w:rFonts w:ascii="Times New Roman" w:hAnsi="Times New Roman" w:cs="Times New Roman"/>
          <w:sz w:val="24"/>
          <w:szCs w:val="24"/>
        </w:rPr>
        <w:t>, Schmitt makes use of logistical arguments about limits of mass democracy which anticipate the well-known skepticisms of Walter Lippmann and Joseph Schumpeter.</w:t>
      </w:r>
      <w:r w:rsidRPr="007A7A4F">
        <w:rPr>
          <w:rStyle w:val="FootnoteReference"/>
          <w:rFonts w:ascii="Times New Roman" w:hAnsi="Times New Roman" w:cs="Times New Roman"/>
          <w:sz w:val="24"/>
          <w:szCs w:val="24"/>
        </w:rPr>
        <w:footnoteReference w:id="68"/>
      </w:r>
      <w:r w:rsidRPr="007A7A4F">
        <w:rPr>
          <w:rFonts w:ascii="Times New Roman" w:hAnsi="Times New Roman" w:cs="Times New Roman"/>
          <w:sz w:val="24"/>
          <w:szCs w:val="24"/>
        </w:rPr>
        <w:t xml:space="preserve"> These arguments need not concern us here. In the first chapter alone, Schmitt issues criticisms of the notion of democracy as an end in itself that, in my estimation, have yet to be answered satisfactorily. It would be too easy to dismiss Schmitt’s critique because of where these ideas led him. If we abhor his subsequent political choices, as we should, we ought not to base our rebuttals on the figure of democracy, for he has shown himself every bit as “democratic” as we are, and if present trends are any indication, his choices may more faithfully reflect the democratic impuls</w:t>
      </w:r>
      <w:r w:rsidRPr="0007785F">
        <w:rPr>
          <w:rFonts w:ascii="Times New Roman" w:hAnsi="Times New Roman" w:cs="Times New Roman"/>
          <w:sz w:val="24"/>
          <w:szCs w:val="24"/>
        </w:rPr>
        <w:t>e. Rather, we should defend a particular content</w:t>
      </w:r>
      <w:r w:rsidR="00CF0431" w:rsidRPr="0007785F">
        <w:rPr>
          <w:rFonts w:ascii="Times New Roman" w:hAnsi="Times New Roman" w:cs="Times New Roman"/>
          <w:sz w:val="24"/>
          <w:szCs w:val="24"/>
        </w:rPr>
        <w:t>—socialism, liberalism, conservatism—</w:t>
      </w:r>
      <w:r w:rsidRPr="0007785F">
        <w:rPr>
          <w:rFonts w:ascii="Times New Roman" w:hAnsi="Times New Roman" w:cs="Times New Roman"/>
          <w:sz w:val="24"/>
          <w:szCs w:val="24"/>
        </w:rPr>
        <w:t xml:space="preserve">without identifying it with the will of the people, thus avoiding the risk of reintroducing the chasm between the empirical </w:t>
      </w:r>
      <w:r w:rsidRPr="0007785F">
        <w:rPr>
          <w:rFonts w:ascii="Times New Roman" w:hAnsi="Times New Roman" w:cs="Times New Roman"/>
          <w:i/>
          <w:sz w:val="24"/>
          <w:szCs w:val="24"/>
        </w:rPr>
        <w:t xml:space="preserve">demos </w:t>
      </w:r>
      <w:r w:rsidRPr="0007785F">
        <w:rPr>
          <w:rFonts w:ascii="Times New Roman" w:hAnsi="Times New Roman" w:cs="Times New Roman"/>
          <w:sz w:val="24"/>
          <w:szCs w:val="24"/>
        </w:rPr>
        <w:t xml:space="preserve">and the real </w:t>
      </w:r>
      <w:r w:rsidRPr="0007785F">
        <w:rPr>
          <w:rFonts w:ascii="Times New Roman" w:hAnsi="Times New Roman" w:cs="Times New Roman"/>
          <w:i/>
          <w:sz w:val="24"/>
          <w:szCs w:val="24"/>
        </w:rPr>
        <w:t>demos</w:t>
      </w:r>
      <w:r w:rsidRPr="0007785F">
        <w:rPr>
          <w:rFonts w:ascii="Times New Roman" w:hAnsi="Times New Roman" w:cs="Times New Roman"/>
          <w:sz w:val="24"/>
          <w:szCs w:val="24"/>
        </w:rPr>
        <w:t xml:space="preserve">. For Schmitt, this </w:t>
      </w:r>
      <w:proofErr w:type="spellStart"/>
      <w:r w:rsidRPr="0007785F">
        <w:rPr>
          <w:rFonts w:ascii="Times New Roman" w:hAnsi="Times New Roman" w:cs="Times New Roman"/>
          <w:i/>
          <w:sz w:val="24"/>
          <w:szCs w:val="24"/>
        </w:rPr>
        <w:t>Inhalt</w:t>
      </w:r>
      <w:proofErr w:type="spellEnd"/>
      <w:r w:rsidRPr="0007785F">
        <w:rPr>
          <w:rFonts w:ascii="Times New Roman" w:hAnsi="Times New Roman" w:cs="Times New Roman"/>
          <w:i/>
          <w:sz w:val="24"/>
          <w:szCs w:val="24"/>
        </w:rPr>
        <w:t xml:space="preserve"> </w:t>
      </w:r>
      <w:r w:rsidRPr="0007785F">
        <w:rPr>
          <w:rFonts w:ascii="Times New Roman" w:hAnsi="Times New Roman" w:cs="Times New Roman"/>
          <w:sz w:val="24"/>
          <w:szCs w:val="24"/>
        </w:rPr>
        <w:t>must consist in the perpetual formulation and maintenance of friend-enemy relations, based on nothing except a nationalistic and racialized notion of “concrete orders.”</w:t>
      </w:r>
      <w:r w:rsidRPr="0007785F">
        <w:rPr>
          <w:rStyle w:val="FootnoteReference"/>
          <w:rFonts w:ascii="Times New Roman" w:hAnsi="Times New Roman" w:cs="Times New Roman"/>
          <w:sz w:val="24"/>
          <w:szCs w:val="24"/>
        </w:rPr>
        <w:footnoteReference w:id="69"/>
      </w:r>
      <w:r w:rsidRPr="0007785F">
        <w:rPr>
          <w:rFonts w:ascii="Times New Roman" w:hAnsi="Times New Roman" w:cs="Times New Roman"/>
          <w:sz w:val="24"/>
          <w:szCs w:val="24"/>
        </w:rPr>
        <w:t xml:space="preserve"> </w:t>
      </w:r>
      <w:r w:rsidR="00CF0431" w:rsidRPr="0007785F">
        <w:rPr>
          <w:rFonts w:ascii="Times New Roman" w:hAnsi="Times New Roman" w:cs="Times New Roman"/>
          <w:sz w:val="24"/>
          <w:szCs w:val="24"/>
        </w:rPr>
        <w:t xml:space="preserve">The first chapter of </w:t>
      </w:r>
      <w:proofErr w:type="spellStart"/>
      <w:r w:rsidR="00CF0431" w:rsidRPr="0007785F">
        <w:rPr>
          <w:rFonts w:ascii="Times New Roman" w:hAnsi="Times New Roman" w:cs="Times New Roman"/>
          <w:i/>
          <w:sz w:val="24"/>
          <w:szCs w:val="24"/>
        </w:rPr>
        <w:t>Parliamentarismus</w:t>
      </w:r>
      <w:proofErr w:type="spellEnd"/>
      <w:r w:rsidR="00CF0431" w:rsidRPr="0007785F">
        <w:rPr>
          <w:rFonts w:ascii="Times New Roman" w:hAnsi="Times New Roman" w:cs="Times New Roman"/>
          <w:i/>
          <w:sz w:val="24"/>
          <w:szCs w:val="24"/>
        </w:rPr>
        <w:t xml:space="preserve"> </w:t>
      </w:r>
      <w:r w:rsidR="00CF0431" w:rsidRPr="0007785F">
        <w:rPr>
          <w:rFonts w:ascii="Times New Roman" w:hAnsi="Times New Roman" w:cs="Times New Roman"/>
          <w:sz w:val="24"/>
          <w:szCs w:val="24"/>
        </w:rPr>
        <w:t xml:space="preserve">argues that such a political vision </w:t>
      </w:r>
      <w:r w:rsidR="00574AD5" w:rsidRPr="0007785F">
        <w:rPr>
          <w:rFonts w:ascii="Times New Roman" w:hAnsi="Times New Roman" w:cs="Times New Roman"/>
          <w:sz w:val="24"/>
          <w:szCs w:val="24"/>
        </w:rPr>
        <w:t>is as consistent with the value of democracy as any other, insofar as democratic theory is always compelled to introduc</w:t>
      </w:r>
      <w:r w:rsidR="00E73848" w:rsidRPr="0007785F">
        <w:rPr>
          <w:rFonts w:ascii="Times New Roman" w:hAnsi="Times New Roman" w:cs="Times New Roman"/>
          <w:sz w:val="24"/>
          <w:szCs w:val="24"/>
        </w:rPr>
        <w:t>e the real/empirical dialectic</w:t>
      </w:r>
      <w:r w:rsidR="00574AD5" w:rsidRPr="0007785F">
        <w:rPr>
          <w:rFonts w:ascii="Times New Roman" w:hAnsi="Times New Roman" w:cs="Times New Roman"/>
          <w:sz w:val="24"/>
          <w:szCs w:val="24"/>
        </w:rPr>
        <w:t xml:space="preserve">. </w:t>
      </w:r>
      <w:r w:rsidRPr="0007785F">
        <w:rPr>
          <w:rFonts w:ascii="Times New Roman" w:hAnsi="Times New Roman" w:cs="Times New Roman"/>
          <w:sz w:val="24"/>
          <w:szCs w:val="24"/>
        </w:rPr>
        <w:t xml:space="preserve">For the reasons laid out </w:t>
      </w:r>
      <w:r w:rsidR="00574AD5" w:rsidRPr="0007785F">
        <w:rPr>
          <w:rFonts w:ascii="Times New Roman" w:hAnsi="Times New Roman" w:cs="Times New Roman"/>
          <w:sz w:val="24"/>
          <w:szCs w:val="24"/>
        </w:rPr>
        <w:t xml:space="preserve">there and </w:t>
      </w:r>
      <w:r w:rsidRPr="0007785F">
        <w:rPr>
          <w:rFonts w:ascii="Times New Roman" w:hAnsi="Times New Roman" w:cs="Times New Roman"/>
          <w:sz w:val="24"/>
          <w:szCs w:val="24"/>
        </w:rPr>
        <w:t xml:space="preserve">elaborated here, a response to this fascist philosophy requires more than an appeal to the formal category of democracy; it requires an affirmation of different content, based on other categories. </w:t>
      </w:r>
    </w:p>
    <w:p w:rsidR="00897987" w:rsidRPr="007A7A4F" w:rsidRDefault="00897987" w:rsidP="00897987">
      <w:pPr>
        <w:spacing w:after="0" w:line="360" w:lineRule="auto"/>
        <w:jc w:val="both"/>
        <w:rPr>
          <w:rFonts w:ascii="Times New Roman" w:hAnsi="Times New Roman" w:cs="Times New Roman"/>
          <w:sz w:val="24"/>
          <w:szCs w:val="24"/>
        </w:rPr>
      </w:pPr>
    </w:p>
    <w:p w:rsidR="00897987" w:rsidRPr="007A7A4F" w:rsidRDefault="00897987" w:rsidP="00897987">
      <w:pPr>
        <w:spacing w:after="0" w:line="360" w:lineRule="auto"/>
        <w:jc w:val="both"/>
        <w:rPr>
          <w:rFonts w:ascii="Times New Roman" w:hAnsi="Times New Roman" w:cs="Times New Roman"/>
          <w:sz w:val="24"/>
          <w:szCs w:val="24"/>
        </w:rPr>
      </w:pPr>
    </w:p>
    <w:p w:rsidR="00897987" w:rsidRPr="007A7A4F" w:rsidRDefault="00897987" w:rsidP="00897987">
      <w:pPr>
        <w:spacing w:after="0" w:line="360" w:lineRule="auto"/>
        <w:jc w:val="both"/>
        <w:rPr>
          <w:rFonts w:ascii="Times New Roman" w:hAnsi="Times New Roman" w:cs="Times New Roman"/>
          <w:sz w:val="24"/>
          <w:szCs w:val="24"/>
        </w:rPr>
      </w:pPr>
    </w:p>
    <w:p w:rsidR="00574AD5" w:rsidRDefault="00574AD5" w:rsidP="00897987">
      <w:pPr>
        <w:spacing w:after="0" w:line="360" w:lineRule="auto"/>
        <w:jc w:val="both"/>
        <w:rPr>
          <w:rFonts w:ascii="Times New Roman" w:hAnsi="Times New Roman" w:cs="Times New Roman"/>
          <w:sz w:val="24"/>
          <w:szCs w:val="24"/>
        </w:rPr>
      </w:pPr>
    </w:p>
    <w:p w:rsidR="007A3B8F" w:rsidRDefault="007A3B8F" w:rsidP="00897987">
      <w:pPr>
        <w:spacing w:after="0" w:line="360" w:lineRule="auto"/>
        <w:jc w:val="both"/>
        <w:rPr>
          <w:rFonts w:ascii="Times New Roman" w:hAnsi="Times New Roman" w:cs="Times New Roman"/>
          <w:sz w:val="24"/>
          <w:szCs w:val="24"/>
        </w:rPr>
      </w:pP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t>References</w:t>
      </w:r>
    </w:p>
    <w:p w:rsidR="00897987" w:rsidRPr="007A7A4F" w:rsidRDefault="00897987" w:rsidP="00897987">
      <w:pPr>
        <w:pStyle w:val="Bibliography"/>
        <w:rPr>
          <w:rFonts w:ascii="Times New Roman" w:hAnsi="Times New Roman" w:cs="Times New Roman"/>
          <w:sz w:val="24"/>
        </w:rPr>
      </w:pPr>
      <w:r w:rsidRPr="007A7A4F">
        <w:fldChar w:fldCharType="begin"/>
      </w:r>
      <w:r w:rsidRPr="007A7A4F">
        <w:instrText xml:space="preserve"> ADDIN ZOTERO_BIBL {"uncited":[],"omitted":[],"custom":[]} CSL_BIBLIOGRAPHY </w:instrText>
      </w:r>
      <w:r w:rsidRPr="007A7A4F">
        <w:fldChar w:fldCharType="separate"/>
      </w:r>
      <w:r w:rsidRPr="007A7A4F">
        <w:rPr>
          <w:rFonts w:ascii="Times New Roman" w:hAnsi="Times New Roman" w:cs="Times New Roman"/>
          <w:sz w:val="24"/>
        </w:rPr>
        <w:t xml:space="preserve">Abts, Koen, and Stefan Rummens. “Populism versus Democracy.” </w:t>
      </w:r>
      <w:r w:rsidRPr="007A7A4F">
        <w:rPr>
          <w:rFonts w:ascii="Times New Roman" w:hAnsi="Times New Roman" w:cs="Times New Roman"/>
          <w:i/>
          <w:iCs/>
          <w:sz w:val="24"/>
        </w:rPr>
        <w:t>Political Studies</w:t>
      </w:r>
      <w:r w:rsidRPr="007A7A4F">
        <w:rPr>
          <w:rFonts w:ascii="Times New Roman" w:hAnsi="Times New Roman" w:cs="Times New Roman"/>
          <w:sz w:val="24"/>
        </w:rPr>
        <w:t xml:space="preserve"> 55 (2007): 405–24.</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Achen, Christopher H., and Larry M. Bartels. </w:t>
      </w:r>
      <w:r w:rsidRPr="007A7A4F">
        <w:rPr>
          <w:rFonts w:ascii="Times New Roman" w:hAnsi="Times New Roman" w:cs="Times New Roman"/>
          <w:i/>
          <w:iCs/>
          <w:sz w:val="24"/>
        </w:rPr>
        <w:t>Democracy for Realists: Why Elections Do Not Produce Responsive Government</w:t>
      </w:r>
      <w:r w:rsidRPr="007A7A4F">
        <w:rPr>
          <w:rFonts w:ascii="Times New Roman" w:hAnsi="Times New Roman" w:cs="Times New Roman"/>
          <w:sz w:val="24"/>
        </w:rPr>
        <w:t>. Princeton: Princeton University Press, 201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Arneson, Richard J. “Democracy Is Not Intrinsically Just.” In </w:t>
      </w:r>
      <w:r w:rsidRPr="007A7A4F">
        <w:rPr>
          <w:rFonts w:ascii="Times New Roman" w:hAnsi="Times New Roman" w:cs="Times New Roman"/>
          <w:i/>
          <w:iCs/>
          <w:sz w:val="24"/>
        </w:rPr>
        <w:t>Justice and Democracy</w:t>
      </w:r>
      <w:r w:rsidRPr="007A7A4F">
        <w:rPr>
          <w:rFonts w:ascii="Times New Roman" w:hAnsi="Times New Roman" w:cs="Times New Roman"/>
          <w:sz w:val="24"/>
        </w:rPr>
        <w:t>, edited by Keith Dowding, Robert E. Goodin, and Carole Pateman, 40–58. Cambridge: Cambridge University Press, 2004.</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Balakrishnan, Gopal. </w:t>
      </w:r>
      <w:r w:rsidRPr="007A7A4F">
        <w:rPr>
          <w:rFonts w:ascii="Times New Roman" w:hAnsi="Times New Roman" w:cs="Times New Roman"/>
          <w:i/>
          <w:iCs/>
          <w:sz w:val="24"/>
        </w:rPr>
        <w:t>The Enemy: An Intellectual Portrait of Carl Schmitt</w:t>
      </w:r>
      <w:r w:rsidRPr="007A7A4F">
        <w:rPr>
          <w:rFonts w:ascii="Times New Roman" w:hAnsi="Times New Roman" w:cs="Times New Roman"/>
          <w:sz w:val="24"/>
        </w:rPr>
        <w:t>. London: Verso, 2000.</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Barber, Benjamin. “Foundationalism and Democracy.” In </w:t>
      </w:r>
      <w:r w:rsidRPr="007A7A4F">
        <w:rPr>
          <w:rFonts w:ascii="Times New Roman" w:hAnsi="Times New Roman" w:cs="Times New Roman"/>
          <w:i/>
          <w:iCs/>
          <w:sz w:val="24"/>
        </w:rPr>
        <w:t>Democracy and Difference: Contesting the Boundaries of the Political</w:t>
      </w:r>
      <w:r w:rsidRPr="007A7A4F">
        <w:rPr>
          <w:rFonts w:ascii="Times New Roman" w:hAnsi="Times New Roman" w:cs="Times New Roman"/>
          <w:sz w:val="24"/>
        </w:rPr>
        <w:t>, edited by Seyla Benhabib, 348–59. Princeton: Princeton University Press, 199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Bauer, Fred. “The Left and ‘Discriminating Tolerance.’” National Review, June 22, 2015. http://www.nationalreview.com/article/420094/left-and-discriminating-tolerance-fred-bauer.</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Bellamy, Richard, and Peter Baehr. “Carl Schmitt and the Contradictions of Liberal Democracy.” </w:t>
      </w:r>
      <w:r w:rsidRPr="007A7A4F">
        <w:rPr>
          <w:rFonts w:ascii="Times New Roman" w:hAnsi="Times New Roman" w:cs="Times New Roman"/>
          <w:i/>
          <w:iCs/>
          <w:sz w:val="24"/>
        </w:rPr>
        <w:t>European Journal of Political Research</w:t>
      </w:r>
      <w:r w:rsidRPr="007A7A4F">
        <w:rPr>
          <w:rFonts w:ascii="Times New Roman" w:hAnsi="Times New Roman" w:cs="Times New Roman"/>
          <w:sz w:val="24"/>
        </w:rPr>
        <w:t xml:space="preserve"> 23 (1993): 163–85.</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Benhabib, Seyla. “Deliberative Rationality and Models of Democratic Legitimacy.” </w:t>
      </w:r>
      <w:r w:rsidRPr="007A7A4F">
        <w:rPr>
          <w:rFonts w:ascii="Times New Roman" w:hAnsi="Times New Roman" w:cs="Times New Roman"/>
          <w:i/>
          <w:iCs/>
          <w:sz w:val="24"/>
        </w:rPr>
        <w:t>Constellations</w:t>
      </w:r>
      <w:r w:rsidRPr="007A7A4F">
        <w:rPr>
          <w:rFonts w:ascii="Times New Roman" w:hAnsi="Times New Roman" w:cs="Times New Roman"/>
          <w:sz w:val="24"/>
        </w:rPr>
        <w:t xml:space="preserve"> 1, no. 1 (1994): 26–52.</w:t>
      </w:r>
    </w:p>
    <w:p w:rsidR="00897987" w:rsidRPr="00F1667F" w:rsidRDefault="00897987" w:rsidP="00F1667F">
      <w:pPr>
        <w:pStyle w:val="Bibliography"/>
        <w:spacing w:after="0" w:line="240" w:lineRule="auto"/>
        <w:rPr>
          <w:rFonts w:ascii="Times New Roman" w:hAnsi="Times New Roman" w:cs="Times New Roman"/>
          <w:sz w:val="24"/>
          <w:szCs w:val="24"/>
        </w:rPr>
      </w:pPr>
      <w:r w:rsidRPr="00F1667F">
        <w:rPr>
          <w:rFonts w:ascii="Times New Roman" w:hAnsi="Times New Roman" w:cs="Times New Roman"/>
          <w:sz w:val="24"/>
          <w:szCs w:val="24"/>
        </w:rPr>
        <w:t xml:space="preserve">Brennan, Jason. </w:t>
      </w:r>
      <w:r w:rsidRPr="00F1667F">
        <w:rPr>
          <w:rFonts w:ascii="Times New Roman" w:hAnsi="Times New Roman" w:cs="Times New Roman"/>
          <w:i/>
          <w:iCs/>
          <w:sz w:val="24"/>
          <w:szCs w:val="24"/>
        </w:rPr>
        <w:t>Against Democracy</w:t>
      </w:r>
      <w:r w:rsidRPr="00F1667F">
        <w:rPr>
          <w:rFonts w:ascii="Times New Roman" w:hAnsi="Times New Roman" w:cs="Times New Roman"/>
          <w:sz w:val="24"/>
          <w:szCs w:val="24"/>
        </w:rPr>
        <w:t>. Princeton: Princeton University Press, 2016.</w:t>
      </w:r>
    </w:p>
    <w:p w:rsidR="00F1667F" w:rsidRDefault="00F1667F" w:rsidP="00F1667F">
      <w:pPr>
        <w:spacing w:after="0" w:line="240" w:lineRule="auto"/>
        <w:rPr>
          <w:rFonts w:ascii="Times New Roman" w:hAnsi="Times New Roman" w:cs="Times New Roman"/>
          <w:sz w:val="24"/>
          <w:szCs w:val="24"/>
        </w:rPr>
      </w:pPr>
    </w:p>
    <w:p w:rsidR="00897987" w:rsidRPr="007A7A4F" w:rsidRDefault="00897987" w:rsidP="00897987">
      <w:pPr>
        <w:pStyle w:val="Bibliography"/>
        <w:rPr>
          <w:rFonts w:ascii="Times New Roman" w:hAnsi="Times New Roman" w:cs="Times New Roman"/>
          <w:sz w:val="24"/>
        </w:rPr>
      </w:pPr>
      <w:r w:rsidRPr="00F1667F">
        <w:rPr>
          <w:rFonts w:ascii="Times New Roman" w:hAnsi="Times New Roman" w:cs="Times New Roman"/>
          <w:sz w:val="24"/>
          <w:szCs w:val="24"/>
        </w:rPr>
        <w:t xml:space="preserve">Caplan, Bryan. </w:t>
      </w:r>
      <w:r w:rsidRPr="00F1667F">
        <w:rPr>
          <w:rFonts w:ascii="Times New Roman" w:hAnsi="Times New Roman" w:cs="Times New Roman"/>
          <w:i/>
          <w:iCs/>
          <w:sz w:val="24"/>
          <w:szCs w:val="24"/>
        </w:rPr>
        <w:t>The Myth of the Rational Voter: Why Democracies Choose Bad Policies</w:t>
      </w:r>
      <w:r w:rsidRPr="00F1667F">
        <w:rPr>
          <w:rFonts w:ascii="Times New Roman" w:hAnsi="Times New Roman" w:cs="Times New Roman"/>
          <w:sz w:val="24"/>
          <w:szCs w:val="24"/>
        </w:rPr>
        <w:t>. Princeton: Princeton University Pre</w:t>
      </w:r>
      <w:r w:rsidRPr="007A7A4F">
        <w:rPr>
          <w:rFonts w:ascii="Times New Roman" w:hAnsi="Times New Roman" w:cs="Times New Roman"/>
          <w:sz w:val="24"/>
        </w:rPr>
        <w:t>ss, 2008.</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Chambers, Simone. “Balancing Epistemic Quality and Equal Participation in a System Approach to Deliberative Democracy.” </w:t>
      </w:r>
      <w:r w:rsidRPr="007A7A4F">
        <w:rPr>
          <w:rFonts w:ascii="Times New Roman" w:hAnsi="Times New Roman" w:cs="Times New Roman"/>
          <w:i/>
          <w:iCs/>
          <w:sz w:val="24"/>
        </w:rPr>
        <w:t>Social Epistemology</w:t>
      </w:r>
      <w:r w:rsidRPr="007A7A4F">
        <w:rPr>
          <w:rFonts w:ascii="Times New Roman" w:hAnsi="Times New Roman" w:cs="Times New Roman"/>
          <w:sz w:val="24"/>
        </w:rPr>
        <w:t xml:space="preserve"> 31, no. 3 (2017): 266–7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Cherneski, JanaLee. “An Unacknowledged Adversary: Carl Schmitt, Joseph Schumpeter, and the Classical Doctrine of Democracy.” </w:t>
      </w:r>
      <w:r w:rsidRPr="007A7A4F">
        <w:rPr>
          <w:rFonts w:ascii="Times New Roman" w:hAnsi="Times New Roman" w:cs="Times New Roman"/>
          <w:i/>
          <w:iCs/>
          <w:sz w:val="24"/>
        </w:rPr>
        <w:t>Critical Review</w:t>
      </w:r>
      <w:r w:rsidRPr="007A7A4F">
        <w:rPr>
          <w:rFonts w:ascii="Times New Roman" w:hAnsi="Times New Roman" w:cs="Times New Roman"/>
          <w:sz w:val="24"/>
        </w:rPr>
        <w:t xml:space="preserve"> 29, no. 4 (2017): 447–72. https://doi.org/10.1080/08913811.2017.1463624.</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Christiano, Thomas. </w:t>
      </w:r>
      <w:r w:rsidRPr="007A7A4F">
        <w:rPr>
          <w:rFonts w:ascii="Times New Roman" w:hAnsi="Times New Roman" w:cs="Times New Roman"/>
          <w:i/>
          <w:iCs/>
          <w:sz w:val="24"/>
        </w:rPr>
        <w:t>The Rule of the Many</w:t>
      </w:r>
      <w:r w:rsidRPr="007A7A4F">
        <w:rPr>
          <w:rFonts w:ascii="Times New Roman" w:hAnsi="Times New Roman" w:cs="Times New Roman"/>
          <w:sz w:val="24"/>
        </w:rPr>
        <w:t>. Boulder: Westview Press, 199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Cohen, Joshua. “Moral Pluralism and Political Consensus.” In </w:t>
      </w:r>
      <w:r w:rsidRPr="007A7A4F">
        <w:rPr>
          <w:rFonts w:ascii="Times New Roman" w:hAnsi="Times New Roman" w:cs="Times New Roman"/>
          <w:i/>
          <w:iCs/>
          <w:sz w:val="24"/>
        </w:rPr>
        <w:t>The Idea of Democracy</w:t>
      </w:r>
      <w:r w:rsidRPr="007A7A4F">
        <w:rPr>
          <w:rFonts w:ascii="Times New Roman" w:hAnsi="Times New Roman" w:cs="Times New Roman"/>
          <w:sz w:val="24"/>
        </w:rPr>
        <w:t>, edited by David Copp, Jean Hampton, and John Roemer, 270–71. Cambridge: Cambridge University Press, 1993.</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lastRenderedPageBreak/>
        <w:t xml:space="preserve">Connolly, William E. </w:t>
      </w:r>
      <w:r w:rsidRPr="007A7A4F">
        <w:rPr>
          <w:rFonts w:ascii="Times New Roman" w:hAnsi="Times New Roman" w:cs="Times New Roman"/>
          <w:i/>
          <w:iCs/>
          <w:sz w:val="24"/>
        </w:rPr>
        <w:t>Aspirational Fascism: The Struggle for Multifaceted Democracy under Trumpism</w:t>
      </w:r>
      <w:r w:rsidRPr="007A7A4F">
        <w:rPr>
          <w:rFonts w:ascii="Times New Roman" w:hAnsi="Times New Roman" w:cs="Times New Roman"/>
          <w:sz w:val="24"/>
        </w:rPr>
        <w:t>. Minneapolis: University of Minnesota Press, 2017.</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Cristi, Renato. </w:t>
      </w:r>
      <w:r w:rsidRPr="007A7A4F">
        <w:rPr>
          <w:rFonts w:ascii="Times New Roman" w:hAnsi="Times New Roman" w:cs="Times New Roman"/>
          <w:i/>
          <w:iCs/>
          <w:sz w:val="24"/>
        </w:rPr>
        <w:t>Carl Schmitt and Authoritarian Liberalism: Strong State, Free Economy</w:t>
      </w:r>
      <w:r w:rsidRPr="007A7A4F">
        <w:rPr>
          <w:rFonts w:ascii="Times New Roman" w:hAnsi="Times New Roman" w:cs="Times New Roman"/>
          <w:sz w:val="24"/>
        </w:rPr>
        <w:t>. Cardiff: University of Wales Press, 1998.</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Critchlow, Donald T. </w:t>
      </w:r>
      <w:r w:rsidRPr="007A7A4F">
        <w:rPr>
          <w:rFonts w:ascii="Times New Roman" w:hAnsi="Times New Roman" w:cs="Times New Roman"/>
          <w:i/>
          <w:iCs/>
          <w:sz w:val="24"/>
        </w:rPr>
        <w:t>Phyllis Schlafly and Grassroots Conservatism: A Woman’s Crusade</w:t>
      </w:r>
      <w:r w:rsidRPr="007A7A4F">
        <w:rPr>
          <w:rFonts w:ascii="Times New Roman" w:hAnsi="Times New Roman" w:cs="Times New Roman"/>
          <w:sz w:val="24"/>
        </w:rPr>
        <w:t>. Princeton: Princeton University Press, 2005.</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The Conservative Ascendancy</w:t>
      </w:r>
      <w:r w:rsidRPr="007A7A4F">
        <w:rPr>
          <w:rFonts w:ascii="Times New Roman" w:hAnsi="Times New Roman" w:cs="Times New Roman"/>
          <w:sz w:val="24"/>
        </w:rPr>
        <w:t>. Cambridge: Harvard University Press, 2009.</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Dahl, Robert Alan. </w:t>
      </w:r>
      <w:r w:rsidRPr="007A7A4F">
        <w:rPr>
          <w:rFonts w:ascii="Times New Roman" w:hAnsi="Times New Roman" w:cs="Times New Roman"/>
          <w:i/>
          <w:iCs/>
          <w:sz w:val="24"/>
        </w:rPr>
        <w:t>Democracy and Its Critics</w:t>
      </w:r>
      <w:r w:rsidRPr="007A7A4F">
        <w:rPr>
          <w:rFonts w:ascii="Times New Roman" w:hAnsi="Times New Roman" w:cs="Times New Roman"/>
          <w:sz w:val="24"/>
        </w:rPr>
        <w:t>. New Haven: Yale University Press, 1989.</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Erman, Eva, and Niklas Möller. “Why Democracy Cannot Be Grounded in Epistemic Principles.” </w:t>
      </w:r>
      <w:r w:rsidRPr="007A7A4F">
        <w:rPr>
          <w:rFonts w:ascii="Times New Roman" w:hAnsi="Times New Roman" w:cs="Times New Roman"/>
          <w:i/>
          <w:iCs/>
          <w:sz w:val="24"/>
        </w:rPr>
        <w:t>Social Theory and Practice</w:t>
      </w:r>
      <w:r w:rsidRPr="007A7A4F">
        <w:rPr>
          <w:rFonts w:ascii="Times New Roman" w:hAnsi="Times New Roman" w:cs="Times New Roman"/>
          <w:sz w:val="24"/>
        </w:rPr>
        <w:t xml:space="preserve"> 42, no. 3 (2016): 449–73.</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Estlund, David M. </w:t>
      </w:r>
      <w:r w:rsidRPr="007A7A4F">
        <w:rPr>
          <w:rFonts w:ascii="Times New Roman" w:hAnsi="Times New Roman" w:cs="Times New Roman"/>
          <w:i/>
          <w:iCs/>
          <w:sz w:val="24"/>
        </w:rPr>
        <w:t>Democratic Authority</w:t>
      </w:r>
      <w:r w:rsidRPr="007A7A4F">
        <w:rPr>
          <w:rFonts w:ascii="Times New Roman" w:hAnsi="Times New Roman" w:cs="Times New Roman"/>
          <w:sz w:val="24"/>
        </w:rPr>
        <w:t>. Princeton: Princeton University Press, 2008.</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Epistemic Proceduralism and Democratic Authority.” In </w:t>
      </w:r>
      <w:r w:rsidRPr="007A7A4F">
        <w:rPr>
          <w:rFonts w:ascii="Times New Roman" w:hAnsi="Times New Roman" w:cs="Times New Roman"/>
          <w:i/>
          <w:iCs/>
          <w:sz w:val="24"/>
        </w:rPr>
        <w:t>Does Truth Matter?: Democracy and Public Space</w:t>
      </w:r>
      <w:r w:rsidRPr="007A7A4F">
        <w:rPr>
          <w:rFonts w:ascii="Times New Roman" w:hAnsi="Times New Roman" w:cs="Times New Roman"/>
          <w:sz w:val="24"/>
        </w:rPr>
        <w:t>, edited by Ronald Tinnevelt and Raf Geenens. Springer, 2009.</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Fishkin, James S. </w:t>
      </w:r>
      <w:r w:rsidRPr="007A7A4F">
        <w:rPr>
          <w:rFonts w:ascii="Times New Roman" w:hAnsi="Times New Roman" w:cs="Times New Roman"/>
          <w:i/>
          <w:iCs/>
          <w:sz w:val="24"/>
        </w:rPr>
        <w:t>When the People Speak</w:t>
      </w:r>
      <w:r w:rsidRPr="007A7A4F">
        <w:rPr>
          <w:rFonts w:ascii="Times New Roman" w:hAnsi="Times New Roman" w:cs="Times New Roman"/>
          <w:sz w:val="24"/>
        </w:rPr>
        <w:t>. Oxford: Oxford University Press, 2011.</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Gutmann, Amy. </w:t>
      </w:r>
      <w:r w:rsidRPr="007A7A4F">
        <w:rPr>
          <w:rFonts w:ascii="Times New Roman" w:hAnsi="Times New Roman" w:cs="Times New Roman"/>
          <w:i/>
          <w:iCs/>
          <w:sz w:val="24"/>
        </w:rPr>
        <w:t>Liberal Equality</w:t>
      </w:r>
      <w:r w:rsidRPr="007A7A4F">
        <w:rPr>
          <w:rFonts w:ascii="Times New Roman" w:hAnsi="Times New Roman" w:cs="Times New Roman"/>
          <w:sz w:val="24"/>
        </w:rPr>
        <w:t>. Cambridge: Cambridge University Press, 1980.</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Habermas, Jürgen. </w:t>
      </w:r>
      <w:r w:rsidRPr="007A7A4F">
        <w:rPr>
          <w:rFonts w:ascii="Times New Roman" w:hAnsi="Times New Roman" w:cs="Times New Roman"/>
          <w:i/>
          <w:iCs/>
          <w:sz w:val="24"/>
        </w:rPr>
        <w:t>Between Facts and Norms</w:t>
      </w:r>
      <w:r w:rsidRPr="007A7A4F">
        <w:rPr>
          <w:rFonts w:ascii="Times New Roman" w:hAnsi="Times New Roman" w:cs="Times New Roman"/>
          <w:sz w:val="24"/>
        </w:rPr>
        <w:t>. Translated by William Rehg. Cambridge: MIT Press, 1996.</w:t>
      </w:r>
    </w:p>
    <w:p w:rsidR="00897987" w:rsidRPr="007A7A4F" w:rsidRDefault="00897987" w:rsidP="00897987">
      <w:pPr>
        <w:pStyle w:val="Bibliography"/>
        <w:rPr>
          <w:rFonts w:ascii="Times New Roman" w:hAnsi="Times New Roman" w:cs="Times New Roman"/>
          <w:sz w:val="24"/>
          <w:szCs w:val="24"/>
        </w:rPr>
      </w:pPr>
      <w:r w:rsidRPr="007A7A4F">
        <w:rPr>
          <w:rFonts w:ascii="Times New Roman" w:hAnsi="Times New Roman" w:cs="Times New Roman"/>
          <w:sz w:val="24"/>
          <w:szCs w:val="24"/>
        </w:rPr>
        <w:t xml:space="preserve">———. “The Horrors of Autonomy: Carl Schmitt in English.” In </w:t>
      </w:r>
      <w:r w:rsidRPr="007A7A4F">
        <w:rPr>
          <w:rFonts w:ascii="Times New Roman" w:hAnsi="Times New Roman" w:cs="Times New Roman"/>
          <w:i/>
          <w:iCs/>
          <w:sz w:val="24"/>
          <w:szCs w:val="24"/>
        </w:rPr>
        <w:t>The New Conservatism: Cultural Criticism and the Historians’ Debate</w:t>
      </w:r>
      <w:r w:rsidRPr="007A7A4F">
        <w:rPr>
          <w:rFonts w:ascii="Times New Roman" w:hAnsi="Times New Roman" w:cs="Times New Roman"/>
          <w:sz w:val="24"/>
          <w:szCs w:val="24"/>
        </w:rPr>
        <w:t>, translated by Shierry Weber Nicholsen, 128–39. Cambridge: MIT Press, 1989.</w:t>
      </w:r>
    </w:p>
    <w:p w:rsidR="00897987" w:rsidRPr="007A7A4F" w:rsidRDefault="00897987" w:rsidP="00897987">
      <w:pPr>
        <w:pStyle w:val="Bibliography"/>
        <w:rPr>
          <w:rFonts w:ascii="Times New Roman" w:hAnsi="Times New Roman" w:cs="Times New Roman"/>
          <w:sz w:val="24"/>
          <w:szCs w:val="24"/>
        </w:rPr>
      </w:pPr>
      <w:r w:rsidRPr="007A7A4F">
        <w:rPr>
          <w:rFonts w:ascii="Times New Roman" w:hAnsi="Times New Roman" w:cs="Times New Roman"/>
          <w:sz w:val="24"/>
          <w:szCs w:val="24"/>
        </w:rPr>
        <w:t xml:space="preserve">———. “Reconciliation through the Public use of Reason: Remarks on John Rawls’s Political Liberalism.” </w:t>
      </w:r>
      <w:r w:rsidRPr="007A7A4F">
        <w:rPr>
          <w:rStyle w:val="Emphasis"/>
          <w:rFonts w:ascii="Times New Roman" w:hAnsi="Times New Roman" w:cs="Times New Roman"/>
          <w:sz w:val="24"/>
          <w:szCs w:val="24"/>
        </w:rPr>
        <w:t>The Journal of Philosophy</w:t>
      </w:r>
      <w:r w:rsidRPr="007A7A4F">
        <w:rPr>
          <w:rFonts w:ascii="Times New Roman" w:hAnsi="Times New Roman" w:cs="Times New Roman"/>
          <w:sz w:val="24"/>
          <w:szCs w:val="24"/>
        </w:rPr>
        <w:t xml:space="preserve"> 92, no. 3 (1995): 109–131.</w:t>
      </w:r>
    </w:p>
    <w:p w:rsidR="00897987" w:rsidRPr="007A7A4F" w:rsidRDefault="00897987" w:rsidP="00897987">
      <w:pPr>
        <w:pStyle w:val="Bibliography"/>
        <w:rPr>
          <w:rFonts w:ascii="Times New Roman" w:hAnsi="Times New Roman" w:cs="Times New Roman"/>
          <w:sz w:val="24"/>
          <w:szCs w:val="24"/>
        </w:rPr>
      </w:pPr>
      <w:r w:rsidRPr="007A7A4F">
        <w:rPr>
          <w:rFonts w:ascii="Times New Roman" w:hAnsi="Times New Roman" w:cs="Times New Roman"/>
          <w:sz w:val="24"/>
          <w:szCs w:val="24"/>
        </w:rPr>
        <w:t xml:space="preserve">Hibbing, John R., and Elizabeth Theiss-Morse. </w:t>
      </w:r>
      <w:r w:rsidRPr="007A7A4F">
        <w:rPr>
          <w:rFonts w:ascii="Times New Roman" w:hAnsi="Times New Roman" w:cs="Times New Roman"/>
          <w:i/>
          <w:iCs/>
          <w:sz w:val="24"/>
          <w:szCs w:val="24"/>
        </w:rPr>
        <w:t>Stealth Democracy</w:t>
      </w:r>
      <w:r w:rsidRPr="007A7A4F">
        <w:rPr>
          <w:rFonts w:ascii="Times New Roman" w:hAnsi="Times New Roman" w:cs="Times New Roman"/>
          <w:sz w:val="24"/>
          <w:szCs w:val="24"/>
        </w:rPr>
        <w:t>. Cambridge: Cambridge University Press, 2002.</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Hoeveler, J. David, Jr. </w:t>
      </w:r>
      <w:r w:rsidRPr="007A7A4F">
        <w:rPr>
          <w:rFonts w:ascii="Times New Roman" w:hAnsi="Times New Roman" w:cs="Times New Roman"/>
          <w:i/>
          <w:iCs/>
          <w:sz w:val="24"/>
        </w:rPr>
        <w:t>Watch on the Right</w:t>
      </w:r>
      <w:r w:rsidRPr="007A7A4F">
        <w:rPr>
          <w:rFonts w:ascii="Times New Roman" w:hAnsi="Times New Roman" w:cs="Times New Roman"/>
          <w:sz w:val="24"/>
        </w:rPr>
        <w:t>. Madison: University of Wisconsin Press, 1991.</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Honig, Bonnie. “Between Decision and Deliberation: Political Paradox in Democratic Theory.” </w:t>
      </w:r>
      <w:r w:rsidRPr="007A7A4F">
        <w:rPr>
          <w:rFonts w:ascii="Times New Roman" w:hAnsi="Times New Roman" w:cs="Times New Roman"/>
          <w:i/>
          <w:iCs/>
          <w:sz w:val="24"/>
        </w:rPr>
        <w:t>The American Political Science Review; Washington</w:t>
      </w:r>
      <w:r w:rsidRPr="007A7A4F">
        <w:rPr>
          <w:rFonts w:ascii="Times New Roman" w:hAnsi="Times New Roman" w:cs="Times New Roman"/>
          <w:sz w:val="24"/>
        </w:rPr>
        <w:t xml:space="preserve"> 101, no. 1 (February 2007): 1–17.</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Difference, Dilemmas, and the Politics of Home.” In </w:t>
      </w:r>
      <w:r w:rsidRPr="007A7A4F">
        <w:rPr>
          <w:rFonts w:ascii="Times New Roman" w:hAnsi="Times New Roman" w:cs="Times New Roman"/>
          <w:i/>
          <w:iCs/>
          <w:sz w:val="24"/>
        </w:rPr>
        <w:t>Democracy and Difference</w:t>
      </w:r>
      <w:r w:rsidRPr="007A7A4F">
        <w:rPr>
          <w:rFonts w:ascii="Times New Roman" w:hAnsi="Times New Roman" w:cs="Times New Roman"/>
          <w:sz w:val="24"/>
        </w:rPr>
        <w:t>, edited by Seyla Benhabib, 257–77. Princeton: Princeton University Press, 199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Emergency Politics: Paradox, Law, Democracy</w:t>
      </w:r>
      <w:r w:rsidRPr="007A7A4F">
        <w:rPr>
          <w:rFonts w:ascii="Times New Roman" w:hAnsi="Times New Roman" w:cs="Times New Roman"/>
          <w:sz w:val="24"/>
        </w:rPr>
        <w:t>. Princeton: Princeton University Press, 2011.</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lastRenderedPageBreak/>
        <w:t xml:space="preserve">Kalyvas, Andreas. </w:t>
      </w:r>
      <w:r w:rsidRPr="007A7A4F">
        <w:rPr>
          <w:rFonts w:ascii="Times New Roman" w:hAnsi="Times New Roman" w:cs="Times New Roman"/>
          <w:i/>
          <w:iCs/>
          <w:sz w:val="24"/>
        </w:rPr>
        <w:t>Democracy and the Politics of the Extraordinary</w:t>
      </w:r>
      <w:r w:rsidRPr="007A7A4F">
        <w:rPr>
          <w:rFonts w:ascii="Times New Roman" w:hAnsi="Times New Roman" w:cs="Times New Roman"/>
          <w:sz w:val="24"/>
        </w:rPr>
        <w:t>. Cambridge: Cambridge University Press, 2009.</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Keenan, Alan. </w:t>
      </w:r>
      <w:r w:rsidRPr="007A7A4F">
        <w:rPr>
          <w:rFonts w:ascii="Times New Roman" w:hAnsi="Times New Roman" w:cs="Times New Roman"/>
          <w:i/>
          <w:iCs/>
          <w:sz w:val="24"/>
        </w:rPr>
        <w:t>Democracy in Question: Democratic Openness in a Time of Political Closure</w:t>
      </w:r>
      <w:r w:rsidRPr="007A7A4F">
        <w:rPr>
          <w:rFonts w:ascii="Times New Roman" w:hAnsi="Times New Roman" w:cs="Times New Roman"/>
          <w:sz w:val="24"/>
        </w:rPr>
        <w:t>. Stanford: Stanford University Press, 2003.</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Landemore, Hélène. “Beyond the Fact of Disagreement? The Epistemic Turn in Deliberative Democracy.” </w:t>
      </w:r>
      <w:r w:rsidRPr="007A7A4F">
        <w:rPr>
          <w:rFonts w:ascii="Times New Roman" w:hAnsi="Times New Roman" w:cs="Times New Roman"/>
          <w:i/>
          <w:iCs/>
          <w:sz w:val="24"/>
        </w:rPr>
        <w:t>Social Epistemology</w:t>
      </w:r>
      <w:r w:rsidRPr="007A7A4F">
        <w:rPr>
          <w:rFonts w:ascii="Times New Roman" w:hAnsi="Times New Roman" w:cs="Times New Roman"/>
          <w:sz w:val="24"/>
        </w:rPr>
        <w:t xml:space="preserve"> 31, no. 3 (2017): 277–95.</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Democratic Reason</w:t>
      </w:r>
      <w:r w:rsidRPr="007A7A4F">
        <w:rPr>
          <w:rFonts w:ascii="Times New Roman" w:hAnsi="Times New Roman" w:cs="Times New Roman"/>
          <w:sz w:val="24"/>
        </w:rPr>
        <w:t>. Princeton University Press, 2013.</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Yes, We Can Make It Up on Volume: Answers to Critics.” </w:t>
      </w:r>
      <w:r w:rsidRPr="007A7A4F">
        <w:rPr>
          <w:rFonts w:ascii="Times New Roman" w:hAnsi="Times New Roman" w:cs="Times New Roman"/>
          <w:i/>
          <w:iCs/>
          <w:sz w:val="24"/>
        </w:rPr>
        <w:t>Critical Review</w:t>
      </w:r>
      <w:r w:rsidRPr="007A7A4F">
        <w:rPr>
          <w:rFonts w:ascii="Times New Roman" w:hAnsi="Times New Roman" w:cs="Times New Roman"/>
          <w:sz w:val="24"/>
        </w:rPr>
        <w:t xml:space="preserve"> 26, no. 1–2 (2014): 184–237.</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Lefort, Claude. </w:t>
      </w:r>
      <w:r w:rsidRPr="007A7A4F">
        <w:rPr>
          <w:rFonts w:ascii="Times New Roman" w:hAnsi="Times New Roman" w:cs="Times New Roman"/>
          <w:i/>
          <w:iCs/>
          <w:sz w:val="24"/>
        </w:rPr>
        <w:t>Democracy and Political Theory</w:t>
      </w:r>
      <w:r w:rsidRPr="007A7A4F">
        <w:rPr>
          <w:rFonts w:ascii="Times New Roman" w:hAnsi="Times New Roman" w:cs="Times New Roman"/>
          <w:sz w:val="24"/>
        </w:rPr>
        <w:t>. Translated by David Macey. Minneapolis: University of Minnesota Press, 1989.</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Lupia, Arthur. </w:t>
      </w:r>
      <w:r w:rsidRPr="007A7A4F">
        <w:rPr>
          <w:rFonts w:ascii="Times New Roman" w:hAnsi="Times New Roman" w:cs="Times New Roman"/>
          <w:i/>
          <w:iCs/>
          <w:sz w:val="24"/>
        </w:rPr>
        <w:t>Uninformed: Why People Seem to Know So Little about Politics and What We Can Do about It</w:t>
      </w:r>
      <w:r w:rsidRPr="007A7A4F">
        <w:rPr>
          <w:rFonts w:ascii="Times New Roman" w:hAnsi="Times New Roman" w:cs="Times New Roman"/>
          <w:sz w:val="24"/>
        </w:rPr>
        <w:t>. New York: Oxford University Press, 2015.</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McCormick, John P. </w:t>
      </w:r>
      <w:r w:rsidRPr="007A7A4F">
        <w:rPr>
          <w:rFonts w:ascii="Times New Roman" w:hAnsi="Times New Roman" w:cs="Times New Roman"/>
          <w:i/>
          <w:iCs/>
          <w:sz w:val="24"/>
        </w:rPr>
        <w:t>Carl Schmitt’s Critique of Liberalism: Against Politics as Technology</w:t>
      </w:r>
      <w:r w:rsidRPr="007A7A4F">
        <w:rPr>
          <w:rFonts w:ascii="Times New Roman" w:hAnsi="Times New Roman" w:cs="Times New Roman"/>
          <w:sz w:val="24"/>
        </w:rPr>
        <w:t>. Cambridge: Cambridge University Press, 1999.</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Min, John B. “Politics Must Get It Right Sometimes: Reply to Muirhead.” </w:t>
      </w:r>
      <w:r w:rsidRPr="007A7A4F">
        <w:rPr>
          <w:rFonts w:ascii="Times New Roman" w:hAnsi="Times New Roman" w:cs="Times New Roman"/>
          <w:i/>
          <w:iCs/>
          <w:sz w:val="24"/>
        </w:rPr>
        <w:t>Critical Review</w:t>
      </w:r>
      <w:r w:rsidRPr="007A7A4F">
        <w:rPr>
          <w:rFonts w:ascii="Times New Roman" w:hAnsi="Times New Roman" w:cs="Times New Roman"/>
          <w:sz w:val="24"/>
        </w:rPr>
        <w:t xml:space="preserve"> 28, no. 3–4 (2016): 404–11.</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Mounk, Yascha. </w:t>
      </w:r>
      <w:r w:rsidRPr="007A7A4F">
        <w:rPr>
          <w:rFonts w:ascii="Times New Roman" w:hAnsi="Times New Roman" w:cs="Times New Roman"/>
          <w:i/>
          <w:iCs/>
          <w:sz w:val="24"/>
        </w:rPr>
        <w:t>The People Vs. Democracy</w:t>
      </w:r>
      <w:r w:rsidRPr="007A7A4F">
        <w:rPr>
          <w:rFonts w:ascii="Times New Roman" w:hAnsi="Times New Roman" w:cs="Times New Roman"/>
          <w:sz w:val="24"/>
        </w:rPr>
        <w:t>. Cambridge: Harvard University Press, 2018.</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Mudde, Cas, and Cristóbal Rovira Kaltwasser. “Exclusionary vs. Inclusionary Populism: Comparing Contemporary Europe and Latin America.” </w:t>
      </w:r>
      <w:r w:rsidRPr="007A7A4F">
        <w:rPr>
          <w:rFonts w:ascii="Times New Roman" w:hAnsi="Times New Roman" w:cs="Times New Roman"/>
          <w:i/>
          <w:iCs/>
          <w:sz w:val="24"/>
        </w:rPr>
        <w:t>Government and Opposition</w:t>
      </w:r>
      <w:r w:rsidRPr="007A7A4F">
        <w:rPr>
          <w:rFonts w:ascii="Times New Roman" w:hAnsi="Times New Roman" w:cs="Times New Roman"/>
          <w:sz w:val="24"/>
        </w:rPr>
        <w:t xml:space="preserve"> 48, no. 2 (2013): 147–74.</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Müller, Jan-Werner. </w:t>
      </w:r>
      <w:r w:rsidRPr="007A7A4F">
        <w:rPr>
          <w:rFonts w:ascii="Times New Roman" w:hAnsi="Times New Roman" w:cs="Times New Roman"/>
          <w:i/>
          <w:iCs/>
          <w:sz w:val="24"/>
        </w:rPr>
        <w:t>What Is Populism?</w:t>
      </w:r>
      <w:r w:rsidRPr="007A7A4F">
        <w:rPr>
          <w:rFonts w:ascii="Times New Roman" w:hAnsi="Times New Roman" w:cs="Times New Roman"/>
          <w:sz w:val="24"/>
        </w:rPr>
        <w:t xml:space="preserve"> Philadelphia: University of Pennsylvania Press, 201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Nash, George H. </w:t>
      </w:r>
      <w:r w:rsidRPr="007A7A4F">
        <w:rPr>
          <w:rFonts w:ascii="Times New Roman" w:hAnsi="Times New Roman" w:cs="Times New Roman"/>
          <w:i/>
          <w:iCs/>
          <w:sz w:val="24"/>
        </w:rPr>
        <w:t>The Conservative Intellectual Movement in America Since 1945</w:t>
      </w:r>
      <w:r w:rsidRPr="007A7A4F">
        <w:rPr>
          <w:rFonts w:ascii="Times New Roman" w:hAnsi="Times New Roman" w:cs="Times New Roman"/>
          <w:sz w:val="24"/>
        </w:rPr>
        <w:t>. 30th anniversary ed. Wilmington: Intercollegiate Studies Institute, 200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Neiwert, David. </w:t>
      </w:r>
      <w:r w:rsidRPr="007A7A4F">
        <w:rPr>
          <w:rFonts w:ascii="Times New Roman" w:hAnsi="Times New Roman" w:cs="Times New Roman"/>
          <w:i/>
          <w:iCs/>
          <w:sz w:val="24"/>
        </w:rPr>
        <w:t>Alt-America: The Rise of the Radical Right in the Age of Trump</w:t>
      </w:r>
      <w:r w:rsidRPr="007A7A4F">
        <w:rPr>
          <w:rFonts w:ascii="Times New Roman" w:hAnsi="Times New Roman" w:cs="Times New Roman"/>
          <w:sz w:val="24"/>
        </w:rPr>
        <w:t>. London: Verso, 2017.</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Ochoa Espejo, Paulina. “Power to Whom? The People between Procedure and Populism.” In </w:t>
      </w:r>
      <w:r w:rsidRPr="007A7A4F">
        <w:rPr>
          <w:rFonts w:ascii="Times New Roman" w:hAnsi="Times New Roman" w:cs="Times New Roman"/>
          <w:i/>
          <w:iCs/>
          <w:sz w:val="24"/>
        </w:rPr>
        <w:t>The Promise and Perils of Populism</w:t>
      </w:r>
      <w:r w:rsidRPr="007A7A4F">
        <w:rPr>
          <w:rFonts w:ascii="Times New Roman" w:hAnsi="Times New Roman" w:cs="Times New Roman"/>
          <w:sz w:val="24"/>
        </w:rPr>
        <w:t>, edited by Carlos de la Torre, 59–90. Lexington: University of Kentucky Press, 2015.</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Offe, Claus, and Ulrich K. Preuss. “Democratic Institutions and Moral Resources.” In </w:t>
      </w:r>
      <w:r w:rsidRPr="007A7A4F">
        <w:rPr>
          <w:rFonts w:ascii="Times New Roman" w:hAnsi="Times New Roman" w:cs="Times New Roman"/>
          <w:i/>
          <w:iCs/>
          <w:sz w:val="24"/>
        </w:rPr>
        <w:t>Political Theory Today</w:t>
      </w:r>
      <w:r w:rsidRPr="007A7A4F">
        <w:rPr>
          <w:rFonts w:ascii="Times New Roman" w:hAnsi="Times New Roman" w:cs="Times New Roman"/>
          <w:sz w:val="24"/>
        </w:rPr>
        <w:t>, 143–71. Stanford: Stanford University Press, 1991.</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Olson, Kevin. “Paradoxes of Constitutional Democracy.” </w:t>
      </w:r>
      <w:r w:rsidRPr="007A7A4F">
        <w:rPr>
          <w:rFonts w:ascii="Times New Roman" w:hAnsi="Times New Roman" w:cs="Times New Roman"/>
          <w:i/>
          <w:iCs/>
          <w:sz w:val="24"/>
        </w:rPr>
        <w:t>American Journal of Political Science</w:t>
      </w:r>
      <w:r w:rsidRPr="007A7A4F">
        <w:rPr>
          <w:rFonts w:ascii="Times New Roman" w:hAnsi="Times New Roman" w:cs="Times New Roman"/>
          <w:sz w:val="24"/>
        </w:rPr>
        <w:t xml:space="preserve"> 51, no. 2 (2007): 330–43.</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lastRenderedPageBreak/>
        <w:t xml:space="preserve">O’Sullivan, John. “Foreward.” In </w:t>
      </w:r>
      <w:r w:rsidRPr="007A7A4F">
        <w:rPr>
          <w:rFonts w:ascii="Times New Roman" w:hAnsi="Times New Roman" w:cs="Times New Roman"/>
          <w:i/>
          <w:iCs/>
          <w:sz w:val="24"/>
        </w:rPr>
        <w:t>The Demon in Democracy</w:t>
      </w:r>
      <w:r w:rsidRPr="007A7A4F">
        <w:rPr>
          <w:rFonts w:ascii="Times New Roman" w:hAnsi="Times New Roman" w:cs="Times New Roman"/>
          <w:sz w:val="24"/>
        </w:rPr>
        <w:t>, by Ryszard Legutko. New York: Encounter Books, 201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Panizza, Francisco, ed. </w:t>
      </w:r>
      <w:r w:rsidRPr="007A7A4F">
        <w:rPr>
          <w:rFonts w:ascii="Times New Roman" w:hAnsi="Times New Roman" w:cs="Times New Roman"/>
          <w:i/>
          <w:iCs/>
          <w:sz w:val="24"/>
        </w:rPr>
        <w:t>Populism and the Mirror of Democracy</w:t>
      </w:r>
      <w:r w:rsidRPr="007A7A4F">
        <w:rPr>
          <w:rFonts w:ascii="Times New Roman" w:hAnsi="Times New Roman" w:cs="Times New Roman"/>
          <w:sz w:val="24"/>
        </w:rPr>
        <w:t>. London: Verso, 2005.</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Plott, Elaina. “‘We’Re All Tired of Being Called Racists.’” The Atlantic, August 2, 2019. https://www.theatlantic.com/politics/archive/2019/08/trump-supporters-called-racists/595333/.</w:t>
      </w:r>
    </w:p>
    <w:p w:rsidR="00897987" w:rsidRPr="007A7A4F" w:rsidRDefault="00897987" w:rsidP="00897987">
      <w:pPr>
        <w:pStyle w:val="Bibliography"/>
        <w:rPr>
          <w:rFonts w:ascii="Times New Roman" w:hAnsi="Times New Roman" w:cs="Times New Roman"/>
          <w:sz w:val="24"/>
          <w:szCs w:val="24"/>
        </w:rPr>
      </w:pPr>
      <w:r w:rsidRPr="007A7A4F">
        <w:rPr>
          <w:rFonts w:ascii="Times New Roman" w:hAnsi="Times New Roman" w:cs="Times New Roman"/>
          <w:sz w:val="24"/>
          <w:szCs w:val="24"/>
        </w:rPr>
        <w:t xml:space="preserve">Popper, Karl. </w:t>
      </w:r>
      <w:r w:rsidRPr="007A7A4F">
        <w:rPr>
          <w:rFonts w:ascii="Times New Roman" w:hAnsi="Times New Roman" w:cs="Times New Roman"/>
          <w:i/>
          <w:iCs/>
          <w:sz w:val="24"/>
          <w:szCs w:val="24"/>
        </w:rPr>
        <w:t>The Open Society and Its Enemies</w:t>
      </w:r>
      <w:r w:rsidRPr="007A7A4F">
        <w:rPr>
          <w:rFonts w:ascii="Times New Roman" w:hAnsi="Times New Roman" w:cs="Times New Roman"/>
          <w:sz w:val="24"/>
          <w:szCs w:val="24"/>
        </w:rPr>
        <w:t>. Revised. Princeton: Princeton University Press, 1950.</w:t>
      </w:r>
    </w:p>
    <w:p w:rsidR="00897987" w:rsidRPr="007A7A4F" w:rsidRDefault="00897987" w:rsidP="00897987">
      <w:pPr>
        <w:rPr>
          <w:rFonts w:ascii="Times New Roman" w:hAnsi="Times New Roman" w:cs="Times New Roman"/>
          <w:sz w:val="24"/>
          <w:szCs w:val="24"/>
        </w:rPr>
      </w:pPr>
      <w:r w:rsidRPr="007A7A4F">
        <w:rPr>
          <w:rFonts w:ascii="Times New Roman" w:hAnsi="Times New Roman" w:cs="Times New Roman"/>
          <w:sz w:val="24"/>
          <w:szCs w:val="24"/>
        </w:rPr>
        <w:t xml:space="preserve">Rawls, John. </w:t>
      </w:r>
      <w:r w:rsidRPr="007A7A4F">
        <w:rPr>
          <w:rFonts w:ascii="Times New Roman" w:hAnsi="Times New Roman" w:cs="Times New Roman"/>
          <w:i/>
          <w:sz w:val="24"/>
          <w:szCs w:val="24"/>
        </w:rPr>
        <w:t>Political Liberalism</w:t>
      </w:r>
      <w:r w:rsidRPr="007A7A4F">
        <w:rPr>
          <w:rFonts w:ascii="Times New Roman" w:hAnsi="Times New Roman" w:cs="Times New Roman"/>
          <w:sz w:val="24"/>
          <w:szCs w:val="24"/>
        </w:rPr>
        <w:t xml:space="preserve">. New York: Columbia University Press, 1996. </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Schmitt, Carl. </w:t>
      </w:r>
      <w:r w:rsidRPr="007A7A4F">
        <w:rPr>
          <w:rFonts w:ascii="Times New Roman" w:hAnsi="Times New Roman" w:cs="Times New Roman"/>
          <w:i/>
          <w:iCs/>
          <w:sz w:val="24"/>
        </w:rPr>
        <w:t>Crisis of Parliamentary Democracy</w:t>
      </w:r>
      <w:r w:rsidRPr="007A7A4F">
        <w:rPr>
          <w:rFonts w:ascii="Times New Roman" w:hAnsi="Times New Roman" w:cs="Times New Roman"/>
          <w:sz w:val="24"/>
        </w:rPr>
        <w:t>. Translated by Ellen Kennedy. Cambridge: MIT Press, 1988. [</w:t>
      </w:r>
      <w:r w:rsidRPr="007A7A4F">
        <w:rPr>
          <w:rFonts w:ascii="Times New Roman" w:hAnsi="Times New Roman" w:cs="Times New Roman"/>
          <w:i/>
          <w:sz w:val="24"/>
        </w:rPr>
        <w:t>Die geistesgeschichtliche Lage des heutigen Parlamentarismus</w:t>
      </w:r>
      <w:r w:rsidRPr="007A7A4F">
        <w:rPr>
          <w:rFonts w:ascii="Times New Roman" w:hAnsi="Times New Roman" w:cs="Times New Roman"/>
          <w:sz w:val="24"/>
        </w:rPr>
        <w:t>, Siebente Auflage. Berlin: Duncker &amp; Humbolt, 1991]</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Interrogation of Carl Schmitt by Robert Kempner.” </w:t>
      </w:r>
      <w:r w:rsidRPr="007A7A4F">
        <w:rPr>
          <w:rFonts w:ascii="Times New Roman" w:hAnsi="Times New Roman" w:cs="Times New Roman"/>
          <w:i/>
          <w:iCs/>
          <w:sz w:val="24"/>
        </w:rPr>
        <w:t>Telos</w:t>
      </w:r>
      <w:r w:rsidRPr="007A7A4F">
        <w:rPr>
          <w:rFonts w:ascii="Times New Roman" w:hAnsi="Times New Roman" w:cs="Times New Roman"/>
          <w:sz w:val="24"/>
        </w:rPr>
        <w:t>, no. 72 (1987): 97–107.</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Land and Sea: A World-Historical Meditation</w:t>
      </w:r>
      <w:r w:rsidRPr="007A7A4F">
        <w:rPr>
          <w:rFonts w:ascii="Times New Roman" w:hAnsi="Times New Roman" w:cs="Times New Roman"/>
          <w:sz w:val="24"/>
        </w:rPr>
        <w:t>. Edited by Russell A. Berman and Samuel Garret Zeitlin. Translated by Samuel Garret Zeitlin. Candor, New York: Telos Press, 2015.</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On the Three Types of Juristic Thought</w:t>
      </w:r>
      <w:r w:rsidRPr="007A7A4F">
        <w:rPr>
          <w:rFonts w:ascii="Times New Roman" w:hAnsi="Times New Roman" w:cs="Times New Roman"/>
          <w:sz w:val="24"/>
        </w:rPr>
        <w:t>. Translated by Joseph W. Bendersky. Westport, Connecticut: Praeger, 2004.</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Political Theology: Four Chapters on the Concept of Sovereignty</w:t>
      </w:r>
      <w:r w:rsidRPr="007A7A4F">
        <w:rPr>
          <w:rFonts w:ascii="Times New Roman" w:hAnsi="Times New Roman" w:cs="Times New Roman"/>
          <w:sz w:val="24"/>
        </w:rPr>
        <w:t>. Translated by George Schwab. Chicago: University Of Chicago Press, 200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The Concept of the Political: Expanded Edition</w:t>
      </w:r>
      <w:r w:rsidRPr="007A7A4F">
        <w:rPr>
          <w:rFonts w:ascii="Times New Roman" w:hAnsi="Times New Roman" w:cs="Times New Roman"/>
          <w:sz w:val="24"/>
        </w:rPr>
        <w:t>. Translated by George Schwab. Chicago: The University of Chicago Press, 2007.</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The Nomos of the Earth</w:t>
      </w:r>
      <w:r w:rsidRPr="007A7A4F">
        <w:rPr>
          <w:rFonts w:ascii="Times New Roman" w:hAnsi="Times New Roman" w:cs="Times New Roman"/>
          <w:sz w:val="24"/>
        </w:rPr>
        <w:t>. Translated by G.L. Ulmen. Candor, New York: Telos Press, 200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Theory of the Partisan</w:t>
      </w:r>
      <w:r w:rsidRPr="007A7A4F">
        <w:rPr>
          <w:rFonts w:ascii="Times New Roman" w:hAnsi="Times New Roman" w:cs="Times New Roman"/>
          <w:sz w:val="24"/>
        </w:rPr>
        <w:t>. Translated by G.L. Ulmen. Candor, New York: Telos Press, 2007.</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Schumpeter, Joseph A. </w:t>
      </w:r>
      <w:r w:rsidRPr="007A7A4F">
        <w:rPr>
          <w:rFonts w:ascii="Times New Roman" w:hAnsi="Times New Roman" w:cs="Times New Roman"/>
          <w:i/>
          <w:iCs/>
          <w:sz w:val="24"/>
        </w:rPr>
        <w:t>Capitalism, Socialism, and Democracy</w:t>
      </w:r>
      <w:r w:rsidRPr="007A7A4F">
        <w:rPr>
          <w:rFonts w:ascii="Times New Roman" w:hAnsi="Times New Roman" w:cs="Times New Roman"/>
          <w:sz w:val="24"/>
        </w:rPr>
        <w:t>. 3rd ed. New York: Harper, 1950.</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Schupmann, Benjamin A. </w:t>
      </w:r>
      <w:r w:rsidRPr="007A7A4F">
        <w:rPr>
          <w:rFonts w:ascii="Times New Roman" w:hAnsi="Times New Roman" w:cs="Times New Roman"/>
          <w:i/>
          <w:iCs/>
          <w:sz w:val="24"/>
        </w:rPr>
        <w:t>Carl Schmitt’s State and Constitutional Theory: A Critical Analysis</w:t>
      </w:r>
      <w:r w:rsidRPr="007A7A4F">
        <w:rPr>
          <w:rFonts w:ascii="Times New Roman" w:hAnsi="Times New Roman" w:cs="Times New Roman"/>
          <w:sz w:val="24"/>
        </w:rPr>
        <w:t>. Oxford: Oxford University Press, 2017.</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Shapiro, Ian. </w:t>
      </w:r>
      <w:r w:rsidRPr="007A7A4F">
        <w:rPr>
          <w:rFonts w:ascii="Times New Roman" w:hAnsi="Times New Roman" w:cs="Times New Roman"/>
          <w:i/>
          <w:iCs/>
          <w:sz w:val="24"/>
        </w:rPr>
        <w:t>Democracy’s Place</w:t>
      </w:r>
      <w:r w:rsidRPr="007A7A4F">
        <w:rPr>
          <w:rFonts w:ascii="Times New Roman" w:hAnsi="Times New Roman" w:cs="Times New Roman"/>
          <w:sz w:val="24"/>
        </w:rPr>
        <w:t>. Ithaca: Cornell University Press, 199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 </w:t>
      </w:r>
      <w:r w:rsidRPr="007A7A4F">
        <w:rPr>
          <w:rFonts w:ascii="Times New Roman" w:hAnsi="Times New Roman" w:cs="Times New Roman"/>
          <w:i/>
          <w:iCs/>
          <w:sz w:val="24"/>
        </w:rPr>
        <w:t>Democratic Justice</w:t>
      </w:r>
      <w:r w:rsidRPr="007A7A4F">
        <w:rPr>
          <w:rFonts w:ascii="Times New Roman" w:hAnsi="Times New Roman" w:cs="Times New Roman"/>
          <w:sz w:val="24"/>
        </w:rPr>
        <w:t>. New Haven: Yale University Press, 1999.</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Somin, Ilya. </w:t>
      </w:r>
      <w:r w:rsidRPr="007A7A4F">
        <w:rPr>
          <w:rFonts w:ascii="Times New Roman" w:hAnsi="Times New Roman" w:cs="Times New Roman"/>
          <w:i/>
          <w:iCs/>
          <w:sz w:val="24"/>
        </w:rPr>
        <w:t>Democracy and Political Ignorance: Why Smaller Government Is Smarter</w:t>
      </w:r>
      <w:r w:rsidRPr="007A7A4F">
        <w:rPr>
          <w:rFonts w:ascii="Times New Roman" w:hAnsi="Times New Roman" w:cs="Times New Roman"/>
          <w:sz w:val="24"/>
        </w:rPr>
        <w:t>. 2nd ed. Stanford, California: Stanford University Press, 201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lastRenderedPageBreak/>
        <w:t xml:space="preserve">Terchek, Ronald J., and Thomas C. Conte, eds. </w:t>
      </w:r>
      <w:r w:rsidRPr="007A7A4F">
        <w:rPr>
          <w:rFonts w:ascii="Times New Roman" w:hAnsi="Times New Roman" w:cs="Times New Roman"/>
          <w:i/>
          <w:iCs/>
          <w:sz w:val="24"/>
        </w:rPr>
        <w:t>Theories of Democracy: A Reader</w:t>
      </w:r>
      <w:r w:rsidRPr="007A7A4F">
        <w:rPr>
          <w:rFonts w:ascii="Times New Roman" w:hAnsi="Times New Roman" w:cs="Times New Roman"/>
          <w:sz w:val="24"/>
        </w:rPr>
        <w:t>. Lanham, Md: Rowman &amp; Littlefield, 2000.</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Urbinati, Nadia. </w:t>
      </w:r>
      <w:r w:rsidRPr="007A7A4F">
        <w:rPr>
          <w:rFonts w:ascii="Times New Roman" w:hAnsi="Times New Roman" w:cs="Times New Roman"/>
          <w:i/>
          <w:iCs/>
          <w:sz w:val="24"/>
        </w:rPr>
        <w:t>Democracy Disfigured</w:t>
      </w:r>
      <w:r w:rsidRPr="007A7A4F">
        <w:rPr>
          <w:rFonts w:ascii="Times New Roman" w:hAnsi="Times New Roman" w:cs="Times New Roman"/>
          <w:sz w:val="24"/>
        </w:rPr>
        <w:t>. Cambridge: Harvard University Press, 2014.</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Vázquez-Arroyo, Antonio Y. </w:t>
      </w:r>
      <w:r w:rsidRPr="007A7A4F">
        <w:rPr>
          <w:rFonts w:ascii="Times New Roman" w:hAnsi="Times New Roman" w:cs="Times New Roman"/>
          <w:i/>
          <w:iCs/>
          <w:sz w:val="24"/>
        </w:rPr>
        <w:t>Political Responsibility: Responding to Predicaments of Power</w:t>
      </w:r>
      <w:r w:rsidRPr="007A7A4F">
        <w:rPr>
          <w:rFonts w:ascii="Times New Roman" w:hAnsi="Times New Roman" w:cs="Times New Roman"/>
          <w:sz w:val="24"/>
        </w:rPr>
        <w:t xml:space="preserve">. New York: Columbia University Press, 2016. </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Walzer, Michael. “Philosophy and Democracy.” </w:t>
      </w:r>
      <w:r w:rsidRPr="007A7A4F">
        <w:rPr>
          <w:rFonts w:ascii="Times New Roman" w:hAnsi="Times New Roman" w:cs="Times New Roman"/>
          <w:i/>
          <w:iCs/>
          <w:sz w:val="24"/>
        </w:rPr>
        <w:t>Political Theory</w:t>
      </w:r>
      <w:r w:rsidRPr="007A7A4F">
        <w:rPr>
          <w:rFonts w:ascii="Times New Roman" w:hAnsi="Times New Roman" w:cs="Times New Roman"/>
          <w:sz w:val="24"/>
        </w:rPr>
        <w:t xml:space="preserve"> 9, no. 3 (1981): 379–99.</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Wollheim, Richard. “A Paradox in the Theory of Democracy.” In </w:t>
      </w:r>
      <w:r w:rsidRPr="007A7A4F">
        <w:rPr>
          <w:rFonts w:ascii="Times New Roman" w:hAnsi="Times New Roman" w:cs="Times New Roman"/>
          <w:i/>
          <w:iCs/>
          <w:sz w:val="24"/>
        </w:rPr>
        <w:t>Philosophy, Politics, and Society, Second Series</w:t>
      </w:r>
      <w:r w:rsidRPr="007A7A4F">
        <w:rPr>
          <w:rFonts w:ascii="Times New Roman" w:hAnsi="Times New Roman" w:cs="Times New Roman"/>
          <w:sz w:val="24"/>
        </w:rPr>
        <w:t>, edited by Peter Laslett and W.G. Runciman, 71–87. Oxford: Basil Blackwell, 1972.</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Wood, Ellen Meiksins. </w:t>
      </w:r>
      <w:r w:rsidRPr="007A7A4F">
        <w:rPr>
          <w:rFonts w:ascii="Times New Roman" w:hAnsi="Times New Roman" w:cs="Times New Roman"/>
          <w:i/>
          <w:iCs/>
          <w:sz w:val="24"/>
        </w:rPr>
        <w:t>Democracy Against Capitalism: Renewing Historical Materialism</w:t>
      </w:r>
      <w:r w:rsidRPr="007A7A4F">
        <w:rPr>
          <w:rFonts w:ascii="Times New Roman" w:hAnsi="Times New Roman" w:cs="Times New Roman"/>
          <w:sz w:val="24"/>
        </w:rPr>
        <w:t>. New York: Verso, 2016.</w:t>
      </w:r>
    </w:p>
    <w:p w:rsidR="00897987" w:rsidRPr="007A7A4F" w:rsidRDefault="00897987" w:rsidP="00897987">
      <w:pPr>
        <w:pStyle w:val="Bibliography"/>
        <w:rPr>
          <w:rFonts w:ascii="Times New Roman" w:hAnsi="Times New Roman" w:cs="Times New Roman"/>
          <w:sz w:val="24"/>
        </w:rPr>
      </w:pPr>
      <w:r w:rsidRPr="007A7A4F">
        <w:rPr>
          <w:rFonts w:ascii="Times New Roman" w:hAnsi="Times New Roman" w:cs="Times New Roman"/>
          <w:sz w:val="24"/>
        </w:rPr>
        <w:t xml:space="preserve">Yack, Bernard. “Democracy and the Love of Truth.” In </w:t>
      </w:r>
      <w:r w:rsidRPr="007A7A4F">
        <w:rPr>
          <w:rFonts w:ascii="Times New Roman" w:hAnsi="Times New Roman" w:cs="Times New Roman"/>
          <w:i/>
          <w:iCs/>
          <w:sz w:val="24"/>
        </w:rPr>
        <w:t>Truth and Democracy</w:t>
      </w:r>
      <w:r w:rsidRPr="007A7A4F">
        <w:rPr>
          <w:rFonts w:ascii="Times New Roman" w:hAnsi="Times New Roman" w:cs="Times New Roman"/>
          <w:sz w:val="24"/>
        </w:rPr>
        <w:t>, edited by Jeremy Elkins and Andrew Norris, 166–80. Philadelphia: University of Pennsylvania Press, 2012.</w:t>
      </w:r>
    </w:p>
    <w:p w:rsidR="00897987" w:rsidRPr="007A7A4F" w:rsidRDefault="00897987" w:rsidP="00897987">
      <w:pPr>
        <w:spacing w:after="0" w:line="360" w:lineRule="auto"/>
        <w:jc w:val="both"/>
        <w:rPr>
          <w:rFonts w:ascii="Times New Roman" w:hAnsi="Times New Roman" w:cs="Times New Roman"/>
          <w:sz w:val="24"/>
          <w:szCs w:val="24"/>
        </w:rPr>
      </w:pPr>
      <w:r w:rsidRPr="007A7A4F">
        <w:rPr>
          <w:rFonts w:ascii="Times New Roman" w:hAnsi="Times New Roman" w:cs="Times New Roman"/>
          <w:sz w:val="24"/>
          <w:szCs w:val="24"/>
        </w:rPr>
        <w:fldChar w:fldCharType="end"/>
      </w:r>
    </w:p>
    <w:p w:rsidR="00460945" w:rsidRDefault="00460945"/>
    <w:sectPr w:rsidR="00460945" w:rsidSect="00CB3C09">
      <w:foot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40BA" w:rsidRDefault="00EC40BA" w:rsidP="00897987">
      <w:pPr>
        <w:spacing w:after="0" w:line="240" w:lineRule="auto"/>
      </w:pPr>
      <w:r>
        <w:separator/>
      </w:r>
    </w:p>
  </w:endnote>
  <w:endnote w:type="continuationSeparator" w:id="0">
    <w:p w:rsidR="00EC40BA" w:rsidRDefault="00EC40BA" w:rsidP="00897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2062745"/>
      <w:docPartObj>
        <w:docPartGallery w:val="Page Numbers (Bottom of Page)"/>
        <w:docPartUnique/>
      </w:docPartObj>
    </w:sdtPr>
    <w:sdtEndPr>
      <w:rPr>
        <w:rFonts w:ascii="Times New Roman" w:hAnsi="Times New Roman" w:cs="Times New Roman"/>
        <w:noProof/>
      </w:rPr>
    </w:sdtEndPr>
    <w:sdtContent>
      <w:p w:rsidR="00574AD5" w:rsidRPr="007F685F" w:rsidRDefault="00574AD5">
        <w:pPr>
          <w:pStyle w:val="Footer"/>
          <w:jc w:val="center"/>
          <w:rPr>
            <w:rFonts w:ascii="Times New Roman" w:hAnsi="Times New Roman" w:cs="Times New Roman"/>
          </w:rPr>
        </w:pPr>
        <w:r w:rsidRPr="007F685F">
          <w:rPr>
            <w:rFonts w:ascii="Times New Roman" w:hAnsi="Times New Roman" w:cs="Times New Roman"/>
          </w:rPr>
          <w:fldChar w:fldCharType="begin"/>
        </w:r>
        <w:r w:rsidRPr="007F685F">
          <w:rPr>
            <w:rFonts w:ascii="Times New Roman" w:hAnsi="Times New Roman" w:cs="Times New Roman"/>
          </w:rPr>
          <w:instrText xml:space="preserve"> PAGE   \* MERGEFORMAT </w:instrText>
        </w:r>
        <w:r w:rsidRPr="007F685F">
          <w:rPr>
            <w:rFonts w:ascii="Times New Roman" w:hAnsi="Times New Roman" w:cs="Times New Roman"/>
          </w:rPr>
          <w:fldChar w:fldCharType="separate"/>
        </w:r>
        <w:r w:rsidR="00316D9B">
          <w:rPr>
            <w:rFonts w:ascii="Times New Roman" w:hAnsi="Times New Roman" w:cs="Times New Roman"/>
            <w:noProof/>
          </w:rPr>
          <w:t>19</w:t>
        </w:r>
        <w:r w:rsidRPr="007F685F">
          <w:rPr>
            <w:rFonts w:ascii="Times New Roman" w:hAnsi="Times New Roman" w:cs="Times New Roman"/>
            <w:noProof/>
          </w:rPr>
          <w:fldChar w:fldCharType="end"/>
        </w:r>
      </w:p>
    </w:sdtContent>
  </w:sdt>
  <w:p w:rsidR="00574AD5" w:rsidRDefault="00574A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40BA" w:rsidRDefault="00EC40BA" w:rsidP="00897987">
      <w:pPr>
        <w:spacing w:after="0" w:line="240" w:lineRule="auto"/>
      </w:pPr>
      <w:r>
        <w:separator/>
      </w:r>
    </w:p>
  </w:footnote>
  <w:footnote w:type="continuationSeparator" w:id="0">
    <w:p w:rsidR="00EC40BA" w:rsidRDefault="00EC40BA" w:rsidP="00897987">
      <w:pPr>
        <w:spacing w:after="0" w:line="240" w:lineRule="auto"/>
      </w:pPr>
      <w:r>
        <w:continuationSeparator/>
      </w:r>
    </w:p>
  </w:footnote>
  <w:footnote w:id="1">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For the anti-liberal, democratic Schmitt, see </w:t>
      </w:r>
      <w:proofErr w:type="spellStart"/>
      <w:r w:rsidRPr="007A7A4F">
        <w:rPr>
          <w:rFonts w:ascii="Times New Roman" w:hAnsi="Times New Roman" w:cs="Times New Roman"/>
        </w:rPr>
        <w:t>Mouffe</w:t>
      </w:r>
      <w:proofErr w:type="spellEnd"/>
      <w:r w:rsidRPr="007A7A4F">
        <w:rPr>
          <w:rFonts w:ascii="Times New Roman" w:hAnsi="Times New Roman" w:cs="Times New Roman"/>
        </w:rPr>
        <w:t xml:space="preserve">, </w:t>
      </w:r>
      <w:r w:rsidRPr="007A7A4F">
        <w:rPr>
          <w:rFonts w:ascii="Times New Roman" w:hAnsi="Times New Roman" w:cs="Times New Roman"/>
          <w:i/>
          <w:iCs/>
        </w:rPr>
        <w:t>The Return of the Political</w:t>
      </w:r>
      <w:r w:rsidRPr="007A7A4F">
        <w:rPr>
          <w:rFonts w:ascii="Times New Roman" w:hAnsi="Times New Roman" w:cs="Times New Roman"/>
        </w:rPr>
        <w:t xml:space="preserve">, 105-133;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OJtF6iah","properties":{"formattedCitation":"Kalyvas, {\\i{}Democracy and the Politics of the Extraordinary}.","plainCitation":"Kalyvas, Democracy and the Politics of the Extraordinary.","noteIndex":1},"citationItems":[{"id":391,"uris":["http://zotero.org/users/local/DRTxlpkC/items/K8M3IRN9"],"uri":["http://zotero.org/users/local/DRTxlpkC/items/K8M3IRN9"],"itemData":{"id":391,"type":"book","title":"Democracy and the Politics of the Extraordinary","publisher":"Cambridge University Press","publisher-place":"Cambridge","event-place":"Cambridge","author":[{"family":"Kalyvas","given":"Andreas"}],"issued":{"date-parts":[["200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Kalyvas, </w:t>
      </w:r>
      <w:r w:rsidRPr="007A7A4F">
        <w:rPr>
          <w:rFonts w:ascii="Times New Roman" w:hAnsi="Times New Roman" w:cs="Times New Roman"/>
          <w:i/>
          <w:iCs/>
        </w:rPr>
        <w:t>Democracy and the Politics of the Extraordinary</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zHq28qmB","properties":{"formattedCitation":"McCormick, {\\i{}Carl Schmitt\\uc0\\u8217{}s Critique of Liberalism}.","plainCitation":"McCormick, Carl Schmitt’s Critique of Liberalism.","noteIndex":1},"citationItems":[{"id":1218,"uris":["http://zotero.org/users/local/DRTxlpkC/items/S2YLFAMH"],"uri":["http://zotero.org/users/local/DRTxlpkC/items/S2YLFAMH"],"itemData":{"id":1218,"type":"book","title":"Carl Schmitt's Critique of Liberalism: Against Politics as Technology","publisher":"Cambridge University Press","publisher-place":"Cambridge","number-of-pages":"368","source":"Google Books","event-place":"Cambridge","abstract":"This is the first in-depth critical appraisal in English of the political, legal, and cultural writings of Carl Schmitt, perhaps this century's most brilliant critic of liberalism. It offers an assessment of this most sophisticated of fascist theorists without attempting either to apologise for or demonise him. Schmitt's Weimar writings confront the role of technology as it finds expression through the principles and practices of liberalism. Contemporary political conditions such as disaffection with liberalism and the rise of extremist political organizations have rendered Schmitt's work both relevant and insightful. John McCormick examines why technology becomes a rallying cry for both right- and left-wing intellectuals at times when liberalism appears anachronistic, and shows the continuities between Weimar's ideological debates and those of our own age.","ISBN":"978-0-521-66457-8","note":"Google-Books-ID: LiOOa1mbL8gC","title-short":"Carl Schmitt's Critique of Liberalism","language":"en","author":[{"family":"McCormick","given":"John P."}],"issued":{"date-parts":[["199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McCormick, </w:t>
      </w:r>
      <w:r w:rsidRPr="007A7A4F">
        <w:rPr>
          <w:rFonts w:ascii="Times New Roman" w:hAnsi="Times New Roman" w:cs="Times New Roman"/>
          <w:i/>
          <w:iCs/>
        </w:rPr>
        <w:t>Carl Schmitt’s Critique of Liberalism</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859gDeAa","properties":{"formattedCitation":"Cherneski, \\uc0\\u8220{}An Unacknowledged Adversary.\\uc0\\u8221{}","plainCitation":"Cherneski, “An Unacknowledged Adversary.”","noteIndex":1},"citationItems":[{"id":1220,"uris":["http://zotero.org/users/local/DRTxlpkC/items/8QHQVGK2"],"uri":["http://zotero.org/users/local/DRTxlpkC/items/8QHQVGK2"],"itemData":{"id":1220,"type":"article-journal","title":"An Unacknowledged Adversary: Carl Schmitt, Joseph Schumpeter, and the Classical Doctrine of Democracy","container-title":"Critical Review","page":"447-472","volume":"29","issue":"4","source":"DOI.org (Crossref)","DOI":"10.1080/08913811.2017.1463624","ISSN":"0891-3811, 1933-8007","title-short":"An Unacknowledged Adversary","journalAbbreviation":"Critical Review","language":"en","author":[{"family":"Cherneski","given":"JanaLee"}],"issued":{"date-parts":[["2017",10,2]]}}}],"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Cherneski, “An Unacknowledged Adversary.”</w:t>
      </w:r>
      <w:r w:rsidRPr="007A7A4F">
        <w:rPr>
          <w:rFonts w:ascii="Times New Roman" w:hAnsi="Times New Roman" w:cs="Times New Roman"/>
        </w:rPr>
        <w:fldChar w:fldCharType="end"/>
      </w:r>
      <w:r w:rsidRPr="007A7A4F">
        <w:rPr>
          <w:rFonts w:ascii="Times New Roman" w:hAnsi="Times New Roman" w:cs="Times New Roman"/>
        </w:rPr>
        <w:t xml:space="preserve"> For the anti-democratic, liberal Schmitt,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bbZNz0r4","properties":{"formattedCitation":"Schupmann, {\\i{}Carl Schmitt\\uc0\\u8217{}s State and Constitutional Theory: A Critical Analysis}.","plainCitation":"Schupmann, Carl Schmitt’s State and Constitutional Theory: A Critical Analysis.","dontUpdate":true,"noteIndex":1},"citationItems":[{"id":1203,"uris":["http://zotero.org/users/local/DRTxlpkC/items/XVCHKJ69"],"uri":["http://zotero.org/users/local/DRTxlpkC/items/XVCHKJ69"],"itemData":{"id":1203,"type":"book","title":"Carl Schmitt's State and Constitutional Theory: A Critical Analysis","publisher":"Oxford University Press","publisher-place":"Oxford","event-place":"Oxford","author":[{"family":"Schupmann","given":"Benjamin A."}],"issued":{"date-parts":[["2017"]]}}}],"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chupmann, </w:t>
      </w:r>
      <w:r w:rsidRPr="007A7A4F">
        <w:rPr>
          <w:rFonts w:ascii="Times New Roman" w:hAnsi="Times New Roman" w:cs="Times New Roman"/>
          <w:i/>
          <w:iCs/>
        </w:rPr>
        <w:t>Carl Schmitt’s State and Constitutional Theory: A Critical Analysis</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TYNNqg6Y","properties":{"formattedCitation":"Cristi, {\\i{}Carl Schmitt and Authoritarian Liberalism}.","plainCitation":"Cristi, Carl Schmitt and Authoritarian Liberalism.","noteIndex":1},"citationItems":[{"id":1216,"uris":["http://zotero.org/users/local/DRTxlpkC/items/4TEUQEGS"],"uri":["http://zotero.org/users/local/DRTxlpkC/items/4TEUQEGS"],"itemData":{"id":1216,"type":"book","title":"Carl Schmitt and Authoritarian Liberalism: Strong State, Free Economy","publisher":"University of Wales Press","publisher-place":"Cardiff","number-of-pages":"268","source":"Google Books","event-place":"Cardiff","ISBN":"978-0-7083-1440-1","note":"Google-Books-ID: p5EUAQAAIAAJ","title-short":"Carl Schmitt and Authoritarian Liberalism","language":"en","author":[{"family":"Cristi","given":"Renato"}],"issued":{"date-parts":[["1998"]]}}}],"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Cristi, </w:t>
      </w:r>
      <w:r w:rsidRPr="007A7A4F">
        <w:rPr>
          <w:rFonts w:ascii="Times New Roman" w:hAnsi="Times New Roman" w:cs="Times New Roman"/>
          <w:i/>
          <w:iCs/>
        </w:rPr>
        <w:t>Carl Schmitt and Authoritarian Liberalism</w:t>
      </w:r>
      <w:r w:rsidRPr="007A7A4F">
        <w:rPr>
          <w:rFonts w:ascii="Times New Roman" w:hAnsi="Times New Roman" w:cs="Times New Roman"/>
        </w:rPr>
        <w:t>.</w:t>
      </w:r>
      <w:r w:rsidRPr="007A7A4F">
        <w:rPr>
          <w:rFonts w:ascii="Times New Roman" w:hAnsi="Times New Roman" w:cs="Times New Roman"/>
        </w:rPr>
        <w:fldChar w:fldCharType="end"/>
      </w:r>
    </w:p>
  </w:footnote>
  <w:footnote w:id="2">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3Acb4RIH","properties":{"formattedCitation":"Schmitt, \\uc0\\u8220{}Interrogation of Carl Schmitt by Robert Kempner.\\uc0\\u8221{}","plainCitation":"Schmitt, “Interrogation of Carl Schmitt by Robert Kempner.”","noteIndex":2},"citationItems":[{"id":1214,"uris":["http://zotero.org/users/local/DRTxlpkC/items/HYAWHJ4S"],"uri":["http://zotero.org/users/local/DRTxlpkC/items/HYAWHJ4S"],"itemData":{"id":1214,"type":"article-journal","title":"Interrogation of Carl Schmitt by Robert Kempner","container-title":"Telos","page":"97-107","issue":"72","author":[{"family":"Schmitt","given":"Carl"}],"issued":{"date-parts":[["1987"]]}}}],"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Schmitt, “Interrogation of Carl Schmitt by Robert Kempner,”</w:t>
      </w:r>
      <w:r w:rsidRPr="007A7A4F">
        <w:rPr>
          <w:rFonts w:ascii="Times New Roman" w:hAnsi="Times New Roman" w:cs="Times New Roman"/>
        </w:rPr>
        <w:fldChar w:fldCharType="end"/>
      </w:r>
      <w:r w:rsidRPr="007A7A4F">
        <w:rPr>
          <w:rFonts w:ascii="Times New Roman" w:hAnsi="Times New Roman" w:cs="Times New Roman"/>
        </w:rPr>
        <w:t xml:space="preserve"> 103.</w:t>
      </w:r>
    </w:p>
  </w:footnote>
  <w:footnote w:id="3">
    <w:p w:rsidR="00574AD5" w:rsidRPr="007A7A4F" w:rsidRDefault="00574AD5" w:rsidP="00897987">
      <w:pPr>
        <w:pStyle w:val="FootnoteText"/>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Justified or not, Ellen Kennedy’s rendering of the title is a mistranslation. The German means something like “The Intellectual-Historical Situation of Contemporary Parliamentarianism.”</w:t>
      </w:r>
    </w:p>
  </w:footnote>
  <w:footnote w:id="4">
    <w:p w:rsidR="00574AD5" w:rsidRPr="007A7A4F" w:rsidRDefault="00574AD5" w:rsidP="00897987">
      <w:pPr>
        <w:spacing w:after="0" w:line="240" w:lineRule="auto"/>
        <w:jc w:val="both"/>
        <w:rPr>
          <w:rFonts w:ascii="Times New Roman" w:hAnsi="Times New Roman" w:cs="Times New Roman"/>
          <w:sz w:val="20"/>
          <w:szCs w:val="20"/>
        </w:rPr>
      </w:pPr>
      <w:r w:rsidRPr="007A7A4F">
        <w:rPr>
          <w:rStyle w:val="FootnoteReference"/>
          <w:rFonts w:ascii="Times New Roman" w:hAnsi="Times New Roman" w:cs="Times New Roman"/>
          <w:sz w:val="20"/>
          <w:szCs w:val="20"/>
        </w:rPr>
        <w:footnoteRef/>
      </w:r>
      <w:r w:rsidRPr="007A7A4F">
        <w:rPr>
          <w:rFonts w:ascii="Times New Roman" w:hAnsi="Times New Roman" w:cs="Times New Roman"/>
          <w:sz w:val="20"/>
          <w:szCs w:val="20"/>
        </w:rPr>
        <w:t xml:space="preserve"> </w:t>
      </w:r>
      <w:r w:rsidRPr="007A7A4F">
        <w:rPr>
          <w:rFonts w:ascii="Times New Roman" w:hAnsi="Times New Roman" w:cs="Times New Roman"/>
          <w:sz w:val="20"/>
          <w:szCs w:val="20"/>
        </w:rPr>
        <w:fldChar w:fldCharType="begin"/>
      </w:r>
      <w:r w:rsidRPr="007A7A4F">
        <w:rPr>
          <w:rFonts w:ascii="Times New Roman" w:hAnsi="Times New Roman" w:cs="Times New Roman"/>
          <w:sz w:val="20"/>
          <w:szCs w:val="20"/>
        </w:rPr>
        <w:instrText xml:space="preserve"> ADDIN ZOTERO_ITEM CSL_CITATION {"citationID":"w8RuGhig","properties":{"formattedCitation":"Schmitt, {\\i{}Crisis of Parliamentary Democracy}.","plainCitation":"Schmitt, Crisis of Parliamentary Democracy.","noteIndex":3},"citationItems":[{"id":546,"uris":["http://zotero.org/users/local/DRTxlpkC/items/V8SIH65B"],"uri":["http://zotero.org/users/local/DRTxlpkC/items/V8SIH65B"],"itemData":{"id":546,"type":"book","title":"Crisis of Parliamentary Democracy","publisher":"MIT Press","publisher-place":"Cambridge","number-of-pages":"184","source":"Amazon","event-place":"Cambridge","abstract":"Described both as \"the Hobbes of our age\" and as \"the philosophical godfather of Nazism,\" Carl Schmitt was a brilliant and controversial political theorist whose doctrine of political leadership and critique of liberal democratic ideals distinguish him as one of the most original contributors to modern political theory.  The Crisis of Parliamentary Democracy offers a powerful criticism of the inconsistencies of representative democracy. First published in 1923, it has often been viewed as an attempt to destroy parliamentarism; in fact, it was Schmitt's attempt to defend the Weimar constitution. The introduction to this new translation places the book in proper historical context and provides a useful guide to several aspects of Weimar political culture.  The Crisis of Parliamentary Democracy is included in the series Studies in Contemporary German Social Thought, edited by Thomas McCarthy.","language":"English","author":[{"family":"Schmitt","given":"Carl"}],"translator":[{"family":"Kennedy","given":"Ellen"}],"issued":{"date-parts":[["1988"]]}}}],"schema":"https://github.com/citation-style-language/schema/raw/master/csl-citation.json"} </w:instrText>
      </w:r>
      <w:r w:rsidRPr="007A7A4F">
        <w:rPr>
          <w:rFonts w:ascii="Times New Roman" w:hAnsi="Times New Roman" w:cs="Times New Roman"/>
          <w:sz w:val="20"/>
          <w:szCs w:val="20"/>
        </w:rPr>
        <w:fldChar w:fldCharType="separate"/>
      </w:r>
      <w:r w:rsidRPr="007A7A4F">
        <w:rPr>
          <w:rFonts w:ascii="Times New Roman" w:hAnsi="Times New Roman" w:cs="Times New Roman"/>
          <w:sz w:val="20"/>
          <w:szCs w:val="20"/>
        </w:rPr>
        <w:t xml:space="preserve">Schmitt, </w:t>
      </w:r>
      <w:r w:rsidRPr="007A7A4F">
        <w:rPr>
          <w:rFonts w:ascii="Times New Roman" w:hAnsi="Times New Roman" w:cs="Times New Roman"/>
          <w:i/>
          <w:iCs/>
          <w:sz w:val="20"/>
          <w:szCs w:val="20"/>
        </w:rPr>
        <w:t>Crisis of Parliamentary Democracy</w:t>
      </w:r>
      <w:r w:rsidRPr="007A7A4F">
        <w:rPr>
          <w:rFonts w:ascii="Times New Roman" w:hAnsi="Times New Roman" w:cs="Times New Roman"/>
          <w:iCs/>
          <w:sz w:val="20"/>
          <w:szCs w:val="20"/>
        </w:rPr>
        <w:t>, 28</w:t>
      </w:r>
      <w:r w:rsidRPr="007A7A4F">
        <w:rPr>
          <w:rFonts w:ascii="Times New Roman" w:hAnsi="Times New Roman" w:cs="Times New Roman"/>
          <w:sz w:val="20"/>
          <w:szCs w:val="20"/>
        </w:rPr>
        <w:t>.</w:t>
      </w:r>
      <w:r w:rsidRPr="007A7A4F">
        <w:rPr>
          <w:rFonts w:ascii="Times New Roman" w:hAnsi="Times New Roman" w:cs="Times New Roman"/>
          <w:sz w:val="20"/>
          <w:szCs w:val="20"/>
        </w:rPr>
        <w:fldChar w:fldCharType="end"/>
      </w:r>
      <w:r w:rsidRPr="007A7A4F">
        <w:rPr>
          <w:rFonts w:ascii="Times New Roman" w:hAnsi="Times New Roman" w:cs="Times New Roman"/>
          <w:sz w:val="20"/>
          <w:szCs w:val="20"/>
        </w:rPr>
        <w:t xml:space="preserve"> While this text is cited frequently in the Schmitt literature, this chapter has received curiously little attention. In </w:t>
      </w:r>
      <w:r w:rsidRPr="007A7A4F">
        <w:rPr>
          <w:rFonts w:ascii="Times New Roman" w:hAnsi="Times New Roman" w:cs="Times New Roman"/>
          <w:sz w:val="20"/>
          <w:szCs w:val="20"/>
        </w:rPr>
        <w:fldChar w:fldCharType="begin"/>
      </w:r>
      <w:r w:rsidRPr="007A7A4F">
        <w:rPr>
          <w:rFonts w:ascii="Times New Roman" w:hAnsi="Times New Roman" w:cs="Times New Roman"/>
          <w:sz w:val="20"/>
          <w:szCs w:val="20"/>
        </w:rPr>
        <w:instrText xml:space="preserve"> ADDIN ZOTERO_ITEM CSL_CITATION {"citationID":"727je50i","properties":{"formattedCitation":"Bellamy and Baehr, \\uc0\\u8220{}Carl Schmitt and the Contradictions of Liberal Democracy.\\uc0\\u8221{}","plainCitation":"Bellamy and Baehr, “Carl Schmitt and the Contradictions of Liberal Democracy.”","dontUpdate":true,"noteIndex":3},"citationItems":[{"id":1215,"uris":["http://zotero.org/users/local/DRTxlpkC/items/S5QRFCIR"],"uri":["http://zotero.org/users/local/DRTxlpkC/items/S5QRFCIR"],"itemData":{"id":1215,"type":"article-journal","title":"Carl Schmitt and the Contradictions of Liberal Democracy","container-title":"European Journal of Political Research","page":"163-185","volume":"23","author":[{"family":"Bellamy","given":"Richard"},{"family":"Baehr","given":"Peter"}],"issued":{"date-parts":[["1993"]]}}}],"schema":"https://github.com/citation-style-language/schema/raw/master/csl-citation.json"} </w:instrText>
      </w:r>
      <w:r w:rsidRPr="007A7A4F">
        <w:rPr>
          <w:rFonts w:ascii="Times New Roman" w:hAnsi="Times New Roman" w:cs="Times New Roman"/>
          <w:sz w:val="20"/>
          <w:szCs w:val="20"/>
        </w:rPr>
        <w:fldChar w:fldCharType="separate"/>
      </w:r>
      <w:r w:rsidRPr="007A7A4F">
        <w:rPr>
          <w:rFonts w:ascii="Times New Roman" w:hAnsi="Times New Roman" w:cs="Times New Roman"/>
          <w:sz w:val="20"/>
          <w:szCs w:val="20"/>
        </w:rPr>
        <w:t>Bellamy and Baehr, “Carl Schmitt and the Contradictions of Liberal Democracy,”</w:t>
      </w:r>
      <w:r w:rsidRPr="007A7A4F">
        <w:rPr>
          <w:rFonts w:ascii="Times New Roman" w:hAnsi="Times New Roman" w:cs="Times New Roman"/>
          <w:sz w:val="20"/>
          <w:szCs w:val="20"/>
        </w:rPr>
        <w:fldChar w:fldCharType="end"/>
      </w:r>
      <w:r w:rsidRPr="007A7A4F">
        <w:rPr>
          <w:rFonts w:ascii="Times New Roman" w:hAnsi="Times New Roman" w:cs="Times New Roman"/>
          <w:sz w:val="20"/>
          <w:szCs w:val="20"/>
        </w:rPr>
        <w:t xml:space="preserve"> for example, the authors barely mention this chapter, citing it only once and referring to it one more time. </w:t>
      </w:r>
      <w:proofErr w:type="spellStart"/>
      <w:r w:rsidRPr="007A7A4F">
        <w:rPr>
          <w:rFonts w:ascii="Times New Roman" w:hAnsi="Times New Roman" w:cs="Times New Roman"/>
          <w:sz w:val="20"/>
          <w:szCs w:val="20"/>
        </w:rPr>
        <w:t>Cherneski</w:t>
      </w:r>
      <w:proofErr w:type="spellEnd"/>
      <w:r w:rsidRPr="007A7A4F">
        <w:rPr>
          <w:rFonts w:ascii="Times New Roman" w:hAnsi="Times New Roman" w:cs="Times New Roman"/>
          <w:sz w:val="20"/>
          <w:szCs w:val="20"/>
        </w:rPr>
        <w:t xml:space="preserve">, likewise, does not cite this chapter despite discussing </w:t>
      </w:r>
      <w:proofErr w:type="spellStart"/>
      <w:r w:rsidRPr="007A7A4F">
        <w:rPr>
          <w:rFonts w:ascii="Times New Roman" w:hAnsi="Times New Roman" w:cs="Times New Roman"/>
          <w:i/>
          <w:sz w:val="20"/>
          <w:szCs w:val="20"/>
        </w:rPr>
        <w:t>Parlamentarismus</w:t>
      </w:r>
      <w:proofErr w:type="spellEnd"/>
      <w:r w:rsidRPr="007A7A4F">
        <w:rPr>
          <w:rFonts w:ascii="Times New Roman" w:hAnsi="Times New Roman" w:cs="Times New Roman"/>
          <w:i/>
          <w:sz w:val="20"/>
          <w:szCs w:val="20"/>
        </w:rPr>
        <w:t xml:space="preserve"> </w:t>
      </w:r>
      <w:r w:rsidRPr="007A7A4F">
        <w:rPr>
          <w:rFonts w:ascii="Times New Roman" w:hAnsi="Times New Roman" w:cs="Times New Roman"/>
          <w:sz w:val="20"/>
          <w:szCs w:val="20"/>
        </w:rPr>
        <w:t xml:space="preserve">at length. </w:t>
      </w:r>
    </w:p>
  </w:footnote>
  <w:footnote w:id="5">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chmitt, </w:t>
      </w:r>
      <w:r w:rsidRPr="007A7A4F">
        <w:rPr>
          <w:rFonts w:ascii="Times New Roman" w:hAnsi="Times New Roman" w:cs="Times New Roman"/>
          <w:i/>
        </w:rPr>
        <w:t>Parliamentary Democracy</w:t>
      </w:r>
      <w:r w:rsidRPr="007A7A4F">
        <w:rPr>
          <w:rFonts w:ascii="Times New Roman" w:hAnsi="Times New Roman" w:cs="Times New Roman"/>
        </w:rPr>
        <w:t xml:space="preserve">, 22-23. I will discuss socialist theorists who regard democracy as synonymous with socialism below.  </w:t>
      </w:r>
    </w:p>
  </w:footnote>
  <w:footnote w:id="6">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chmitt, </w:t>
      </w:r>
      <w:r w:rsidRPr="007A7A4F">
        <w:rPr>
          <w:rFonts w:ascii="Times New Roman" w:hAnsi="Times New Roman" w:cs="Times New Roman"/>
          <w:i/>
        </w:rPr>
        <w:t>Parliamentary Democracy</w:t>
      </w:r>
      <w:r w:rsidRPr="007A7A4F">
        <w:rPr>
          <w:rFonts w:ascii="Times New Roman" w:hAnsi="Times New Roman" w:cs="Times New Roman"/>
        </w:rPr>
        <w:t xml:space="preserve">, 24; </w:t>
      </w:r>
      <w:proofErr w:type="spellStart"/>
      <w:r w:rsidRPr="007A7A4F">
        <w:rPr>
          <w:rFonts w:ascii="Times New Roman" w:hAnsi="Times New Roman" w:cs="Times New Roman"/>
          <w:i/>
        </w:rPr>
        <w:t>Parlamentarismus</w:t>
      </w:r>
      <w:proofErr w:type="spellEnd"/>
      <w:r w:rsidRPr="007A7A4F">
        <w:rPr>
          <w:rFonts w:ascii="Times New Roman" w:hAnsi="Times New Roman" w:cs="Times New Roman"/>
        </w:rPr>
        <w:t>, 32-33 [henceforth, I will cite the corresponding German text in brackets, where relevant]. In the rest of this paragraph, Schmitt dismisses the notion of “economic democracy,” relying on a questionable political/economic division.</w:t>
      </w:r>
    </w:p>
  </w:footnote>
  <w:footnote w:id="7">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In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vdwhKdDh","properties":{"formattedCitation":"V\\uc0\\u225{}zquez-Arroyo, {\\i{}Political Responsibility}.","plainCitation":"Vázquez-Arroyo, Political Responsibility.","dontUpdate":true,"noteIndex":6},"citationItems":[{"id":1222,"uris":["http://zotero.org/users/local/DRTxlpkC/items/WDHZWS8T"],"uri":["http://zotero.org/users/local/DRTxlpkC/items/WDHZWS8T"],"itemData":{"id":1222,"type":"book","title":"Political Responsibility: Responding to Predicaments of Power","publisher":"Columbia University Press","publisher-place":"New York","source":"ProQuest Ebook Central","event-place":"New York","URL":"http://ebookcentral.proquest.com/lib/csustan/detail.action?docID=4471744","ISBN":"978-0-231-54146-6","title-short":"Political Responsibility","author":[{"family":"Vázquez-Arroyo","given":"Antonio"}],"issued":{"date-parts":[["2016"]]},"accessed":{"date-parts":[["2019",8,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Vázquez-Arroyo's </w:t>
      </w:r>
      <w:r w:rsidRPr="007A7A4F">
        <w:rPr>
          <w:rFonts w:ascii="Times New Roman" w:hAnsi="Times New Roman" w:cs="Times New Roman"/>
          <w:i/>
          <w:iCs/>
        </w:rPr>
        <w:t>Political Responsibility</w:t>
      </w:r>
      <w:r w:rsidRPr="007A7A4F">
        <w:rPr>
          <w:rFonts w:ascii="Times New Roman" w:hAnsi="Times New Roman" w:cs="Times New Roman"/>
        </w:rPr>
        <w:fldChar w:fldCharType="end"/>
      </w:r>
      <w:r w:rsidRPr="007A7A4F">
        <w:rPr>
          <w:rFonts w:ascii="Times New Roman" w:hAnsi="Times New Roman" w:cs="Times New Roman"/>
        </w:rPr>
        <w:t xml:space="preserve">, he writes that political responsibility is “a question of the advent and sustenance of genuinely democratic, </w:t>
      </w:r>
      <w:r w:rsidRPr="007A7A4F">
        <w:rPr>
          <w:rFonts w:ascii="Times New Roman" w:hAnsi="Times New Roman" w:cs="Times New Roman"/>
          <w:i/>
        </w:rPr>
        <w:t>and, by extension, socialist, political orders</w:t>
      </w:r>
      <w:r w:rsidRPr="007A7A4F">
        <w:rPr>
          <w:rFonts w:ascii="Times New Roman" w:hAnsi="Times New Roman" w:cs="Times New Roman"/>
        </w:rPr>
        <w:t xml:space="preserve"> (xii, emphasis added). I will cite further examples of socialists who make the same identification below, as well as several liberals. With regard to conservatives, this identification is less common in </w:t>
      </w:r>
      <w:r w:rsidRPr="007A7A4F">
        <w:rPr>
          <w:rFonts w:ascii="Times New Roman" w:hAnsi="Times New Roman" w:cs="Times New Roman"/>
          <w:i/>
        </w:rPr>
        <w:t xml:space="preserve">theory </w:t>
      </w:r>
      <w:r w:rsidRPr="007A7A4F">
        <w:rPr>
          <w:rFonts w:ascii="Times New Roman" w:hAnsi="Times New Roman" w:cs="Times New Roman"/>
        </w:rPr>
        <w:t xml:space="preserve">(with the possible exception of Schmitt himself, of course), but very prominent among politicians, especially following what historians refer to as the “majoritarian turn” of the 1970’s, when conservatives (especially in the United States) began appealing to “the silent majority.”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EC3RhfQW","properties":{"formattedCitation":"Nash, {\\i{}The Conservative Intellectual Movement in America Since 1945}.","plainCitation":"Nash, The Conservative Intellectual Movement in America Since 1945.","dontUpdate":true,"noteIndex":6},"citationItems":[{"id":947,"uris":["http://zotero.org/users/local/DRTxlpkC/items/LLJQX2T5"],"uri":["http://zotero.org/users/local/DRTxlpkC/items/LLJQX2T5"],"itemData":{"id":947,"type":"book","title":"The Conservative Intellectual Movement in America Since 1945","publisher":"Intercollegiate Studies Institute","publisher-place":"Wilmington","number-of-pages":"660","edition":"30th anniversary ed.","source":"Amazon","event-place":"Wilmington","abstract":"First published in 1976, and revised in 1996, George H. Nash’s celebrated history of the postwar conservative intellectual movement has become the unquestioned standard in the field. This new edition, published in commemoration of the volume’s thirtieth anniversary, includes a new preface by Nash and will continue to instruct anyone interested in how today’s conservative movement was born.","ISBN":"978-1-933859-12-5","language":"English","author":[{"family":"Nash","given":"George H."}],"issued":{"date-parts":[["2006",10,31]]}}}],"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Nash, </w:t>
      </w:r>
      <w:r w:rsidRPr="007A7A4F">
        <w:rPr>
          <w:rFonts w:ascii="Times New Roman" w:hAnsi="Times New Roman" w:cs="Times New Roman"/>
          <w:i/>
          <w:iCs/>
        </w:rPr>
        <w:t xml:space="preserve">The Conservative Intellectual Movement in America Since 1945, </w:t>
      </w:r>
      <w:r w:rsidRPr="007A7A4F">
        <w:rPr>
          <w:rFonts w:ascii="Times New Roman" w:hAnsi="Times New Roman" w:cs="Times New Roman"/>
          <w:iCs/>
        </w:rPr>
        <w:t>230-257</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HxRFGeLm","properties":{"formattedCitation":"Critchlow, {\\i{}The Conservative Ascendancy}.","plainCitation":"Critchlow, The Conservative Ascendancy.","dontUpdate":true,"noteIndex":6},"citationItems":[{"id":982,"uris":["http://zotero.org/users/local/DRTxlpkC/items/MW7JNX72"],"uri":["http://zotero.org/users/local/DRTxlpkC/items/MW7JNX72"],"itemData":{"id":982,"type":"book","title":"The Conservative Ascendancy","publisher":"Harvard University Press","publisher-place":"Cambridge","number-of-pages":"368","source":"Google Books","event-place":"Cambridge","abstract":"In this provocative history of the Right in modern America, Critchlow finds a deep dilemma inherent in how conservative Republicans expressed their anti-statist ideology in an age of mass democracy and Cold War hostilities. As the Right moved forward with its political program, partisanship intensified and ideological division widened--both between the parties and across the electorate. This intensified partisanship reflects the vibrancy of a mature democracy, Critchlow argues, and a new level of political engagement despite its disquieting effect on American political debate.","ISBN":"978-0-674-03355-9","note":"Google-Books-ID: mHBbKjXZGDEC","language":"en","author":[{"family":"Critchlow","given":"Donald T."}],"issued":{"date-parts":[["200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Critchlow, </w:t>
      </w:r>
      <w:r w:rsidRPr="007A7A4F">
        <w:rPr>
          <w:rFonts w:ascii="Times New Roman" w:hAnsi="Times New Roman" w:cs="Times New Roman"/>
          <w:i/>
          <w:iCs/>
        </w:rPr>
        <w:t>The Conservative Ascendancy</w:t>
      </w:r>
      <w:r w:rsidRPr="007A7A4F">
        <w:rPr>
          <w:rFonts w:ascii="Times New Roman" w:hAnsi="Times New Roman" w:cs="Times New Roman"/>
          <w:iCs/>
        </w:rPr>
        <w:t>, 114-131</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FuQL3lHL","properties":{"formattedCitation":"Hoeveler, {\\i{}Watch on the Right}.","plainCitation":"Hoeveler, Watch on the Right.","dontUpdate":true,"noteIndex":6},"citationItems":[{"id":989,"uris":["http://zotero.org/users/local/DRTxlpkC/items/CVK6QRSD"],"uri":["http://zotero.org/users/local/DRTxlpkC/items/CVK6QRSD"],"itemData":{"id":989,"type":"book","title":"Watch on the Right","publisher":"University of Wisconsin Press","publisher-place":"Madison","event-place":"Madison","author":[{"family":"Hoeveler","given":"J. David","suffix":"Jr."}],"issued":{"date-parts":[["1991"]]}}}],"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Hoeveler, </w:t>
      </w:r>
      <w:r w:rsidRPr="007A7A4F">
        <w:rPr>
          <w:rFonts w:ascii="Times New Roman" w:hAnsi="Times New Roman" w:cs="Times New Roman"/>
          <w:i/>
          <w:iCs/>
        </w:rPr>
        <w:t>Watch on the Right</w:t>
      </w:r>
      <w:r w:rsidRPr="007A7A4F">
        <w:rPr>
          <w:rFonts w:ascii="Times New Roman" w:hAnsi="Times New Roman" w:cs="Times New Roman"/>
          <w:iCs/>
        </w:rPr>
        <w:t>, 7-8</w:t>
      </w:r>
      <w:r w:rsidRPr="007A7A4F">
        <w:rPr>
          <w:rFonts w:ascii="Times New Roman" w:hAnsi="Times New Roman" w:cs="Times New Roman"/>
        </w:rPr>
        <w:t>.</w:t>
      </w:r>
      <w:r w:rsidRPr="007A7A4F">
        <w:rPr>
          <w:rFonts w:ascii="Times New Roman" w:hAnsi="Times New Roman" w:cs="Times New Roman"/>
        </w:rPr>
        <w:fldChar w:fldCharType="end"/>
      </w:r>
    </w:p>
  </w:footnote>
  <w:footnote w:id="8">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RZHFSwF3","properties":{"formattedCitation":"Arneson, \\uc0\\u8220{}Democracy Is Not Intrinsically Just.\\uc0\\u8221{}","plainCitation":"Arneson, “Democracy Is Not Intrinsically Just.”","noteIndex":7},"citationItems":[{"id":1224,"uris":["http://zotero.org/users/local/DRTxlpkC/items/Z5WNVQX8"],"uri":["http://zotero.org/users/local/DRTxlpkC/items/Z5WNVQX8"],"itemData":{"id":1224,"type":"chapter","title":"Democracy is Not Intrinsically Just","container-title":"Justice and Democracy","publisher":"Cambridge University Press","publisher-place":"Cambridge","page":"40-58","event-place":"Cambridge","author":[{"family":"Arneson","given":"Richard J."}],"editor":[{"family":"Dowding","given":"Keith"},{"family":"Goodin","given":"Robert E."},{"family":"Pateman","given":"Carole"}],"issued":{"date-parts":[["2004"]]}}}],"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Arneson, “Democracy Is Not Intrinsically Just.”</w:t>
      </w:r>
      <w:r w:rsidRPr="007A7A4F">
        <w:rPr>
          <w:rFonts w:ascii="Times New Roman" w:hAnsi="Times New Roman" w:cs="Times New Roman"/>
        </w:rPr>
        <w:fldChar w:fldCharType="end"/>
      </w:r>
    </w:p>
  </w:footnote>
  <w:footnote w:id="9">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yeQHvUbr","properties":{"formattedCitation":"Landemore, {\\i{}Democratic Reason}.","plainCitation":"Landemore, Democratic Reason.","dontUpdate":true,"noteIndex":8},"citationItems":[{"id":960,"uris":["http://zotero.org/users/local/DRTxlpkC/items/BHWX6Z7G"],"uri":["http://zotero.org/users/local/DRTxlpkC/items/BHWX6Z7G"],"itemData":{"id":960,"type":"book","title":"Democratic Reason","publisher":"Princeton University Press","number-of-pages":"305","source":"Google Books","abstract":"Individual decision making can often be wrong due to misinformation, impulses, or biases. Collective decision making, on the other hand, can be surprisingly accurate. In Democratic Reason, Hélène Landemore demonstrates that the very factors behind the superiority of collective decision making add up to a strong case for democracy. She shows that the processes and procedures of democratic decision making form a cognitive system that ensures that decisions taken by the many are more likely to be right than decisions taken by the few. Democracy as a form of government is therefore valuable not only because it is legitimate and just, but also because it is smart.  Landemore considers how the argument plays out with respect to two main mechanisms of democratic politics: inclusive deliberation and majority rule. In deliberative settings, the truth-tracking properties of deliberation are enhanced more by inclusiveness than by individual competence. Landemore explores this idea in the contexts of representative democracy and the selection of representatives. She also discusses several models for the \"wisdom of crowds\" channeled by majority rule, examining the trade-offs between inclusiveness and individual competence in voting. When inclusive deliberation and majority rule are combined, they beat less inclusive methods, in which one person or a small group decide. Democratic Reason thus establishes the superiority of democracy as a way of making decisions for the common good.","language":"en","author":[{"family":"Landemore","given":"Hélène"}],"issued":{"date-parts":[["2013"]]}}}],"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Landemore, </w:t>
      </w:r>
      <w:r w:rsidRPr="007A7A4F">
        <w:rPr>
          <w:rFonts w:ascii="Times New Roman" w:hAnsi="Times New Roman" w:cs="Times New Roman"/>
          <w:i/>
          <w:iCs/>
        </w:rPr>
        <w:t>Democratic Reason</w:t>
      </w:r>
      <w:r w:rsidRPr="007A7A4F">
        <w:rPr>
          <w:rFonts w:ascii="Times New Roman" w:hAnsi="Times New Roman" w:cs="Times New Roman"/>
          <w:iCs/>
        </w:rPr>
        <w:t>, 208</w:t>
      </w:r>
      <w:r w:rsidRPr="007A7A4F">
        <w:rPr>
          <w:rFonts w:ascii="Times New Roman" w:hAnsi="Times New Roman" w:cs="Times New Roman"/>
        </w:rPr>
        <w:t>.</w:t>
      </w:r>
      <w:r w:rsidRPr="007A7A4F">
        <w:rPr>
          <w:rFonts w:ascii="Times New Roman" w:hAnsi="Times New Roman" w:cs="Times New Roman"/>
        </w:rPr>
        <w:fldChar w:fldCharType="end"/>
      </w:r>
    </w:p>
  </w:footnote>
  <w:footnote w:id="10">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4keFGziV","properties":{"formattedCitation":"Landemore, \\uc0\\u8220{}Beyond the Fact of Disagreement? The Epistemic Turn in Deliberative Democracy.\\uc0\\u8221{}","plainCitation":"Landemore, “Beyond the Fact of Disagreement? The Epistemic Turn in Deliberative Democracy.”","dontUpdate":true,"noteIndex":9},"citationItems":[{"id":1004,"uris":["http://zotero.org/users/local/DRTxlpkC/items/G7RJGFWW"],"uri":["http://zotero.org/users/local/DRTxlpkC/items/G7RJGFWW"],"itemData":{"id":1004,"type":"article-journal","title":"Beyond the Fact of Disagreement? The Epistemic Turn in Deliberative Democracy","container-title":"Social Epistemology","page":"277-295","volume":"31","issue":"3","author":[{"family":"Landemore","given":"Hélène"}],"issued":{"date-parts":[["2017"]]}}}],"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Landemore, “Beyond the Fact of Disagreement? The Epistemic Turn in Deliberative Democracy,”</w:t>
      </w:r>
      <w:r w:rsidRPr="007A7A4F">
        <w:rPr>
          <w:rFonts w:ascii="Times New Roman" w:hAnsi="Times New Roman" w:cs="Times New Roman"/>
        </w:rPr>
        <w:fldChar w:fldCharType="end"/>
      </w:r>
      <w:r w:rsidRPr="007A7A4F">
        <w:rPr>
          <w:rFonts w:ascii="Times New Roman" w:hAnsi="Times New Roman" w:cs="Times New Roman"/>
        </w:rPr>
        <w:t xml:space="preserve"> 288.</w:t>
      </w:r>
    </w:p>
  </w:footnote>
  <w:footnote w:id="11">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chmitt, </w:t>
      </w:r>
      <w:r w:rsidRPr="007A7A4F">
        <w:rPr>
          <w:rFonts w:ascii="Times New Roman" w:hAnsi="Times New Roman" w:cs="Times New Roman"/>
          <w:i/>
        </w:rPr>
        <w:t>Parliamentary Democracy</w:t>
      </w:r>
      <w:r w:rsidRPr="007A7A4F">
        <w:rPr>
          <w:rFonts w:ascii="Times New Roman" w:hAnsi="Times New Roman" w:cs="Times New Roman"/>
        </w:rPr>
        <w:t xml:space="preserve">, 25. </w:t>
      </w:r>
    </w:p>
  </w:footnote>
  <w:footnote w:id="12">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RckjYSzr","properties":{"formattedCitation":"Brennan, {\\i{}Against Democracy}.","plainCitation":"Brennan, Against Democracy.","dontUpdate":true,"noteIndex":11},"citationItems":[{"id":790,"uris":["http://zotero.org/users/local/DRTxlpkC/items/QN4JU32V"],"uri":["http://zotero.org/users/local/DRTxlpkC/items/QN4JU32V"],"itemData":{"id":790,"type":"book","title":"Against Democracy","publisher":"Princeton University Press","publisher-place":"Princeton","number-of-pages":"301","source":"Google Books","event-place":"Princeton","abstract":"Most people believe democracy is a uniquely just form of government. They believe people have the right to an equal share of political power. And they believe that political participation is good for us—it empowers us, helps us get what we want, and tends to make us smarter, more virtuous, and more caring for one another. These are some of our most cherished ideas about democracy. But, Jason Brennan says, they are all wrong.In this trenchant book, Brennan argues that democracy should be judged by its results—and the results are not good enough. Just as defendants have a right to a fair trial, citizens have a right to competent government. But democracy is the rule of the ignorant and the irrational, and it all too often falls short. Furthermore, no one has a fundamental right to any share of political power, and exercising political power does most of us little good. On the contrary, a wide range of social science research shows that political participation and democratic deliberation actually tend to make people worse—more irrational, biased, and mean. Given this grim picture, Brennan argues that a new system of government—epistocracy, the rule of the knowledgeable—may be better than democracy, and that it's time to experiment and find out.A challenging critique of democracy and the first sustained defense of the rule of the knowledgeable, Against Democracy is essential reading for scholars and students of politics across the disciplines.","note":"Google-Books-ID: jG8ADAAAQBAJ","language":"en","author":[{"family":"Brennan","given":"Jason"}],"issued":{"date-parts":[["201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Brennan, </w:t>
      </w:r>
      <w:r w:rsidRPr="007A7A4F">
        <w:rPr>
          <w:rFonts w:ascii="Times New Roman" w:hAnsi="Times New Roman" w:cs="Times New Roman"/>
          <w:i/>
          <w:iCs/>
        </w:rPr>
        <w:t>Against Democracy</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zAvHrtA7","properties":{"formattedCitation":"Somin, {\\i{}Democracy and Political Ignorance}.","plainCitation":"Somin, Democracy and Political Ignorance.","dontUpdate":true,"noteIndex":11},"citationItems":[{"id":941,"uris":["http://zotero.org/users/local/DRTxlpkC/items/DSZTPLIM"],"uri":["http://zotero.org/users/local/DRTxlpkC/items/DSZTPLIM"],"itemData":{"id":941,"type":"book","title":"Democracy and Political Ignorance: Why Smaller Government Is Smarter","publisher":"Stanford University Press","publisher-place":"Stanford, California","number-of-pages":"312","edition":"2nd","source":"Amazon","event-place":"Stanford, California","abstract":"One of the biggest problems with modern democracy is that most of the public is usually ignorant of politics and government. Many people understand that their votes are unlikely to change the outcome of an election and don't see the point in learning much about politics. This creates a nation of people with little political knowledge and little ability to objectively evaluate what they do know.Ilya Somin mines the depths of  public ignorance in America and reveals it as a major challenge for democracy. He weighs various potential solutions, provocatively arguing that political ignorance is best mitigated and its effects lessened by decentralizing and limiting government. People make better decisions when they choose what to purchase in the market or which state or local government to live under, than when they vote at the ballot box, because they have stronger incentives to acquire relevant information and to use it wisely. The second edition of Democracy and Political Ignorance fully updates its analysis to include new and vital discussions of the \"Big Sort\" and its implications for \"voting with your feet,\" the connection between political ignorance and the disproportionate political influence of the wealthy, new proposals for increasing political knowledge, and up-to-date survey data on political ignorance from recent elections. The first edition of this book attracted interest around the world, and has been translated into Italian and Japanese.","ISBN":"978-0-8047-9931-7","title-short":"Democracy and Political Ignorance","language":"English","author":[{"family":"Somin","given":"Ilya"}],"issued":{"date-parts":[["2016",6,15]]}}}],"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omin, </w:t>
      </w:r>
      <w:r w:rsidRPr="007A7A4F">
        <w:rPr>
          <w:rFonts w:ascii="Times New Roman" w:hAnsi="Times New Roman" w:cs="Times New Roman"/>
          <w:i/>
          <w:iCs/>
        </w:rPr>
        <w:t>Democracy and Political Ignorance</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qdscCWhs","properties":{"formattedCitation":"Caplan, {\\i{}The Myth of the Rational Voter}.","plainCitation":"Caplan, The Myth of the Rational Voter.","noteIndex":11},"citationItems":[{"id":835,"uris":["http://zotero.org/users/local/DRTxlpkC/items/6F76Z67Q"],"uri":["http://zotero.org/users/local/DRTxlpkC/items/6F76Z67Q"],"itemData":{"id":835,"type":"book","title":"The Myth of the Rational Voter: Why Democracies Choose Bad Policies","publisher":"Princeton University Press","publisher-place":"Princeton","number-of-pages":"296","source":"Amazon","event-place":"Princeton","abstract":"The greatest obstacle to sound economic policy is not entrenched special interests or rampant lobbying, but the popular misconceptions, irrational beliefs, and personal biases held by ordinary voters. This is economist Bryan Caplan's sobering assessment in this provocative and eye-opening book. Caplan argues that voters continually elect politicians who either share their biases or else pretend to, resulting in bad policies winning again and again by popular demand. Boldly calling into question our most basic assumptions about American politics, Caplan contends that democracy fails precisely because it does what voters want. Through an analysis of Americans' voting behavior and opinions on a range of economic issues, he makes the convincing case that noneconomists suffer from four prevailing biases: they underestimate the wisdom of the market mechanism, distrust foreigners, undervalue the benefits of conserving labor, and pessimistically believe the economy is going from bad to worse. Caplan lays out several bold ways to make democratic government work better--for example, urging economic educators to focus on correcting popular misconceptions and recommending that democracies do less and let markets take up the slack.  The Myth of the Rational Voter takes an unflinching look at how people who vote under the influence of false beliefs ultimately end up with government that delivers lousy results. With the upcoming presidential election season drawing nearer, this thought-provoking book is sure to spark a long-overdue reappraisal of our elective system.","title-short":"The Myth of the Rational Voter","language":"English","author":[{"family":"Caplan","given":"Bryan"}],"issued":{"date-parts":[["2008"]]}}}],"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Caplan, </w:t>
      </w:r>
      <w:r w:rsidRPr="007A7A4F">
        <w:rPr>
          <w:rFonts w:ascii="Times New Roman" w:hAnsi="Times New Roman" w:cs="Times New Roman"/>
          <w:i/>
          <w:iCs/>
        </w:rPr>
        <w:t>The Myth of the Rational Voter</w:t>
      </w:r>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Also worth mentioning in this context ar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Yw8Jb1eU","properties":{"formattedCitation":"Lupia, {\\i{}Uninformed}.","plainCitation":"Lupia, Uninformed.","dontUpdate":true,"noteIndex":11},"citationItems":[{"id":837,"uris":["http://zotero.org/users/local/DRTxlpkC/items/VB7NICSX"],"uri":["http://zotero.org/users/local/DRTxlpkC/items/VB7NICSX"],"itemData":{"id":837,"type":"book","title":"Uninformed: Why People Seem to Know So Little about Politics and What We Can Do about It","publisher":"Oxford University Press","publisher-place":"New York","number-of-pages":"360","source":"Amazon","event-place":"New York","abstract":"Research polls, media interviews, and everyday conversations reveal an unsettling truth: citizens, while well-meaning and even passionate about current affairs, appear to know very little about politics. Hundreds of surveys document vast numbers of citizens answering even basic questions about government incorrectly. Given this unfortunate state of affairs, it is not surprising that more knowledgeable people often deride the public for its ignorance. Some experts even think that less informed citizens should stay out of politics altogether. As Arthur Lupia shows in Uninformed, this is not constructive. At root, critics of public ignorance fundamentally misunderstand the problem. Many experts believe that simply providing people with more facts will make them more competent voters. However, these experts fail to understand how most people learn, and hence don't really know what types of information are even relevant to voters. Feeding them information they don't find relevant does not address the problem. In other words, before educating the public, we need to educate the educators. Lupia offers not just a critique, though; he also has solutions.  Drawing from a variety of areas of research on topics like attention span and political psychology, he shows how we can actually increase issue competence among voters in areas ranging from gun regulation to climate change. To attack the problem, he develops an arsenal of techniques to effectively convey to people information they actually care about. Citizens sometimes lack the knowledge that they need to make competent political choices, and it is undeniable that greater knowledge can improve decision making. But we need to understand that voters either don't care about or pay attention to much of the information that experts think is important. Uninformed provides the keys to improving political knowledge and civic competence: understanding what information is important to and knowing how to best convey it to them.","title-short":"Uninformed","language":"English","author":[{"family":"Lupia","given":"Arthur"}],"issued":{"date-parts":[["2015",12,1]]}}}],"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Lupia, </w:t>
      </w:r>
      <w:r w:rsidRPr="007A7A4F">
        <w:rPr>
          <w:rFonts w:ascii="Times New Roman" w:hAnsi="Times New Roman" w:cs="Times New Roman"/>
          <w:i/>
          <w:iCs/>
        </w:rPr>
        <w:t>Uninformed</w:t>
      </w:r>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and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ryF8fT27","properties":{"formattedCitation":"Achen and Bartels, {\\i{}Democracy for Realists}.","plainCitation":"Achen and Bartels, Democracy for Realists.","noteIndex":11},"citationItems":[{"id":773,"uris":["http://zotero.org/users/local/DRTxlpkC/items/TQ8NI2L5"],"uri":["http://zotero.org/users/local/DRTxlpkC/items/TQ8NI2L5"],"itemData":{"id":773,"type":"book","title":"Democracy for Realists: Why Elections Do Not Produce Responsive Government","publisher":"Princeton University Press","publisher-place":"Princeton","number-of-pages":"409","source":"Google Books","event-place":"Princeton","abstract":"Democracy for Realists assails the romantic folk-theory at the heart of contemporary thinking about democratic politics and government, and offers a provocative alternative view grounded in the actual human nature of democratic citizens.Christopher Achen and Larry Bartels deploy a wealth of social-scientific evidence, including ingenious original analyses of topics ranging from abortion politics and budget deficits to the Great Depression and shark attacks, to show that the familiar ideal of thoughtful citizens steering the ship of state from the voting booth is fundamentally misguided. They demonstrate that voters—even those who are well informed and politically engaged—mostly choose parties and candidates on the basis of social identities and partisan loyalties, not political issues. They also show that voters adjust their policy views and even their perceptions of basic matters of fact to match those loyalties. When parties are roughly evenly matched, elections often turn on irrelevant or misleading considerations such as economic spurts or downturns beyond the incumbents' control; the outcomes are essentially random. Thus, voters do not control the course of public policy, even indirectly.Achen and Bartels argue that democratic theory needs to be founded on identity groups and political parties, not on the preferences of individual voters. Democracy for Realists provides a powerful challenge to conventional thinking, pointing the way toward a fundamentally different understanding of the realities and potential of democratic government.","note":"Google-Books-ID: CHuLCwAAQBAJ","title-short":"Democracy for Realists","language":"en","author":[{"family":"Achen","given":"Christopher H."},{"family":"Bartels","given":"Larry M."}],"issued":{"date-parts":[["201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Achen and Bartels, </w:t>
      </w:r>
      <w:r w:rsidRPr="007A7A4F">
        <w:rPr>
          <w:rFonts w:ascii="Times New Roman" w:hAnsi="Times New Roman" w:cs="Times New Roman"/>
          <w:i/>
          <w:iCs/>
        </w:rPr>
        <w:t>Democracy for Realists</w:t>
      </w:r>
      <w:r w:rsidRPr="007A7A4F">
        <w:rPr>
          <w:rFonts w:ascii="Times New Roman" w:hAnsi="Times New Roman" w:cs="Times New Roman"/>
        </w:rPr>
        <w:t>.</w:t>
      </w:r>
      <w:r w:rsidRPr="007A7A4F">
        <w:rPr>
          <w:rFonts w:ascii="Times New Roman" w:hAnsi="Times New Roman" w:cs="Times New Roman"/>
        </w:rPr>
        <w:fldChar w:fldCharType="end"/>
      </w:r>
    </w:p>
  </w:footnote>
  <w:footnote w:id="13">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XFNLaO3p","properties":{"formattedCitation":"Landemore, \\uc0\\u8220{}Yes, We Can Make It Up on Volume: Answers to Critics.\\uc0\\u8221{}","plainCitation":"Landemore, “Yes, We Can Make It Up on Volume: Answers to Critics.”","dontUpdate":true,"noteIndex":12},"citationItems":[{"id":1225,"uris":["http://zotero.org/users/local/DRTxlpkC/items/GDDNEY8Z"],"uri":["http://zotero.org/users/local/DRTxlpkC/items/GDDNEY8Z"],"itemData":{"id":1225,"type":"article-journal","title":"Yes, We Can Make It Up on Volume: Answers to Critics","container-title":"Critical Review","page":"184-237","volume":"26","issue":"1-2","author":[{"family":"Landemore","given":"Hélène"}],"issued":{"date-parts":[["2014"]]}}}],"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Landemore's response to skeptics like Brennan and Somin in “Yes, We Can Make It Up on Volume: Answers to Critics,”</w:t>
      </w:r>
      <w:r w:rsidRPr="007A7A4F">
        <w:rPr>
          <w:rFonts w:ascii="Times New Roman" w:hAnsi="Times New Roman" w:cs="Times New Roman"/>
        </w:rPr>
        <w:fldChar w:fldCharType="end"/>
      </w:r>
      <w:r w:rsidRPr="007A7A4F">
        <w:rPr>
          <w:rFonts w:ascii="Times New Roman" w:hAnsi="Times New Roman" w:cs="Times New Roman"/>
        </w:rPr>
        <w:t xml:space="preserve"> 207ff.</w:t>
      </w:r>
    </w:p>
  </w:footnote>
  <w:footnote w:id="14">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FlbzhOGs","properties":{"formattedCitation":"Shapiro, {\\i{}Democracy\\uc0\\u8217{}s Place}.","plainCitation":"Shapiro, Democracy’s Place.","dontUpdate":true,"noteIndex":13},"citationItems":[{"id":1226,"uris":["http://zotero.org/users/local/DRTxlpkC/items/UVS2E353"],"uri":["http://zotero.org/users/local/DRTxlpkC/items/UVS2E353"],"itemData":{"id":1226,"type":"book","title":"Democracy's Place","publisher":"Cornell University Press","publisher-place":"Ithaca","number-of-pages":"290","source":"Google Books","event-place":"Ithaca","abstract":"One of our nation's most prolific and widely discussed political theorists, Ian Shapiro speaks with a distinctive voice. His work is Deweyan in its inspiration, cosmopolitan in its concerns, and practical in its referents. In this book, he provides his first extended statement on contemporary democratic politics. Democracy's Place includes seven essays in which Shapiro carefully integrates the theoretical and the applied. Four deal principally with democratic theory and its link to problems of social justice; the other three detail applications in the United States, the postcommunist world, and the author's native South Africa. All advance a view of democratic politics which rests on principled, yet nuanced, suspicion of hierarchical social arrangements and of political blueprints. Shapiro's writing is unified as well by a pervasive concern with the relations between the requirements of democracy and those of social justice. These themes, substantiated by complex yet accessible arguments, offer a constructive democratic perspective on contemporary debates about liberalism, communitarianism, and distributive justice.","ISBN":"978-0-8014-8370-7","note":"Google-Books-ID: csYXj__xAmcC","language":"en","author":[{"family":"Shapiro","given":"Ian"}],"issued":{"date-parts":[["199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hapiro, </w:t>
      </w:r>
      <w:r w:rsidRPr="007A7A4F">
        <w:rPr>
          <w:rFonts w:ascii="Times New Roman" w:hAnsi="Times New Roman" w:cs="Times New Roman"/>
          <w:i/>
          <w:iCs/>
        </w:rPr>
        <w:t>Democracy’s Place</w:t>
      </w:r>
      <w:r w:rsidRPr="007A7A4F">
        <w:rPr>
          <w:rFonts w:ascii="Times New Roman" w:hAnsi="Times New Roman" w:cs="Times New Roman"/>
          <w:iCs/>
        </w:rPr>
        <w:t>, 135</w:t>
      </w:r>
      <w:r w:rsidRPr="007A7A4F">
        <w:rPr>
          <w:rFonts w:ascii="Times New Roman" w:hAnsi="Times New Roman" w:cs="Times New Roman"/>
        </w:rPr>
        <w:t>.</w:t>
      </w:r>
      <w:r w:rsidRPr="007A7A4F">
        <w:rPr>
          <w:rFonts w:ascii="Times New Roman" w:hAnsi="Times New Roman" w:cs="Times New Roman"/>
        </w:rPr>
        <w:fldChar w:fldCharType="end"/>
      </w:r>
    </w:p>
  </w:footnote>
  <w:footnote w:id="15">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There have been other recent attempts to achieve a hybrid between instrumental and intrinsic justifications, for exampl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8CBOrWEX","properties":{"formattedCitation":"Chambers, \\uc0\\u8220{}Balancing Epistemic Quality and Equal Participation in a System Approach to Deliberative Democracy.\\uc0\\u8221{}","plainCitation":"Chambers, “Balancing Epistemic Quality and Equal Participation in a System Approach to Deliberative Democracy.”","noteIndex":14},"citationItems":[{"id":1008,"uris":["http://zotero.org/users/local/DRTxlpkC/items/Y6ZMN4I7"],"uri":["http://zotero.org/users/local/DRTxlpkC/items/Y6ZMN4I7"],"itemData":{"id":1008,"type":"article-journal","title":"Balancing epistemic quality and equal participation in a system approach to deliberative democracy","container-title":"Social Epistemology","page":"266-276","volume":"31","issue":"3","author":[{"family":"Chambers","given":"Simone"}]}}],"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Chambers, “Balancing Epistemic Quality and Equal Participation in a System Approach to Deliberative Democracy.”</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sKMlOalV","properties":{"formattedCitation":"Yack, \\uc0\\u8220{}Democracy and the Love of Truth.\\uc0\\u8221{}","plainCitation":"Yack, “Democracy and the Love of Truth.”","dontUpdate":true,"noteIndex":14},"citationItems":[{"id":1228,"uris":["http://zotero.org/users/local/DRTxlpkC/items/XCJNWS8G"],"uri":["http://zotero.org/users/local/DRTxlpkC/items/XCJNWS8G"],"itemData":{"id":1228,"type":"chapter","title":"Democracy and the Love of Truth","container-title":"Truth and Democracy","publisher":"University of Pennsylvania Press","publisher-place":"Philadelphia","page":"166-180","event-place":"Philadelphia","author":[{"family":"Yack","given":"Bernard"}],"editor":[{"family":"Elkins","given":"Jeremy"},{"family":"Norris","given":"Andrew"}],"issued":{"date-parts":[["2012"]]}}}],"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In “Democracy and the Love of Truth,”</w:t>
      </w:r>
      <w:r w:rsidRPr="007A7A4F">
        <w:rPr>
          <w:rFonts w:ascii="Times New Roman" w:hAnsi="Times New Roman" w:cs="Times New Roman"/>
        </w:rPr>
        <w:fldChar w:fldCharType="end"/>
      </w:r>
      <w:r w:rsidRPr="007A7A4F">
        <w:rPr>
          <w:rFonts w:ascii="Times New Roman" w:hAnsi="Times New Roman" w:cs="Times New Roman"/>
        </w:rPr>
        <w:t xml:space="preserve"> Yack argues—to my mind, convincingly—that this balancing act is never really successful, inevitably giving more weight to one side of the scale than the other. </w:t>
      </w:r>
    </w:p>
  </w:footnote>
  <w:footnote w:id="16">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BKmQBQ4g","properties":{"formattedCitation":"Shapiro, {\\i{}Democratic Justice}.","plainCitation":"Shapiro, Democratic Justice.","dontUpdate":true,"noteIndex":15},"citationItems":[{"id":1229,"uris":["http://zotero.org/users/local/DRTxlpkC/items/5REWAV4A"],"uri":["http://zotero.org/users/local/DRTxlpkC/items/5REWAV4A"],"itemData":{"id":1229,"type":"book","title":"Democratic Justice","publisher":"Yale University Press","publisher-place":"New Haven","number-of-pages":"366","source":"Google Books","event-place":"New Haven","abstract":"Democracy and justice are often mutually antagonistic ideas, but in this innovative book Ian Shapiro shows how and why they should be pursued together. Justice must be sought democratically if it is to garner legitimacy in the modern world, he claims, and democracy must be justice-promoting if it is to sustain allegiance over time. Democratic Justice meets these criteria, offering an attractive vision of a practical path to a better future.  Wherever power is exercised in human affairs, Shapiro argues, the lack of democracy will be experienced as injustice. The challenge is to democratize social relations so as to diminish injustice, but to do this in ways that are compatible with people's values and goals. Shapiro shows how this can be done in different phases of the human life cycle, from childhood through the adult worlds of work and domestic life, retirement, old age, and approaching death. He spells out the implications for pressing debates about authority over children, the law of marriage and divorce, population control, governing the firm, basic income guarantees, health insurance, retirement policies, and decisions made by and for the infirm elderly. This refreshing encounter between political philosophy and practical politics will interest all those who aspire to bequeath a more just world to our children than the one we have inherited.","ISBN":"978-0-300-08908-0","note":"Google-Books-ID: BK75Ykw07K8C","language":"en","author":[{"family":"Shapiro","given":"Ian"}],"issued":{"date-parts":[["199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hapiro, </w:t>
      </w:r>
      <w:r w:rsidRPr="007A7A4F">
        <w:rPr>
          <w:rFonts w:ascii="Times New Roman" w:hAnsi="Times New Roman" w:cs="Times New Roman"/>
          <w:i/>
          <w:iCs/>
        </w:rPr>
        <w:t>Democratic Justice</w:t>
      </w:r>
      <w:r w:rsidRPr="007A7A4F">
        <w:rPr>
          <w:rFonts w:ascii="Times New Roman" w:hAnsi="Times New Roman" w:cs="Times New Roman"/>
          <w:iCs/>
        </w:rPr>
        <w:t>, 48-49, 234-238</w:t>
      </w:r>
      <w:r w:rsidRPr="007A7A4F">
        <w:rPr>
          <w:rFonts w:ascii="Times New Roman" w:hAnsi="Times New Roman" w:cs="Times New Roman"/>
        </w:rPr>
        <w:t>.</w:t>
      </w:r>
      <w:r w:rsidRPr="007A7A4F">
        <w:rPr>
          <w:rFonts w:ascii="Times New Roman" w:hAnsi="Times New Roman" w:cs="Times New Roman"/>
        </w:rPr>
        <w:fldChar w:fldCharType="end"/>
      </w:r>
    </w:p>
  </w:footnote>
  <w:footnote w:id="17">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Kc461y0U","properties":{"formattedCitation":"Schmitt, {\\i{}Political Theology}.","plainCitation":"Schmitt, Political Theology.","dontUpdate":true,"noteIndex":16},"citationItems":[{"id":544,"uris":["http://zotero.org/users/local/DRTxlpkC/items/4WBPIGJD"],"uri":["http://zotero.org/users/local/DRTxlpkC/items/4WBPIGJD"],"itemData":{"id":544,"type":"book","title":"Political Theology: Four Chapters on the Concept of Sovereignty","publisher":"University Of Chicago Press","publisher-place":"Chicago","number-of-pages":"116","source":"Amazon","event-place":"Chicago","abstract":"Written in the intense political and intellectual tumult of the early years of the Weimar Republic, Political Theology develops the distinctive theory of sovereignty that made Carl Schmitt one of the most significant and controversial political theorists of the twentieth century.Focusing on the relationships among political leadership, the norms of the legal order, and the state of political emergency, Schmitt argues in Political Theology that legal order ultimately rests upon the decisions of the sovereign. According to Schmitt, only the sovereign can meet the needs of an \"exceptional\" time and transcend legal order so that order can then be reestablished. Convinced that the state is governed by the ever-present possibility of conflict, Schmitt theorizes that the state exists only to maintain its integrity in order to ensure order and stability. Suggesting that all concepts of modern political thought are secularized theological concepts, Schmitt concludes Political Theology with a critique of liberalism and its attempt to depoliticize political thought by avoiding fundamental political decisions.","title-short":"Political Theology","language":"English","author":[{"family":"Schmitt","given":"Carl"}],"translator":[{"family":"Schwab","given":"George"}],"issued":{"date-parts":[["200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chmitt, </w:t>
      </w:r>
      <w:r w:rsidRPr="007A7A4F">
        <w:rPr>
          <w:rFonts w:ascii="Times New Roman" w:hAnsi="Times New Roman" w:cs="Times New Roman"/>
          <w:i/>
          <w:iCs/>
        </w:rPr>
        <w:t>Political Theology</w:t>
      </w:r>
      <w:r w:rsidRPr="007A7A4F">
        <w:rPr>
          <w:rFonts w:ascii="Times New Roman" w:hAnsi="Times New Roman" w:cs="Times New Roman"/>
          <w:iCs/>
        </w:rPr>
        <w:t>, 15</w:t>
      </w:r>
      <w:r w:rsidRPr="007A7A4F">
        <w:rPr>
          <w:rFonts w:ascii="Times New Roman" w:hAnsi="Times New Roman" w:cs="Times New Roman"/>
        </w:rPr>
        <w:t>.</w:t>
      </w:r>
      <w:r w:rsidRPr="007A7A4F">
        <w:rPr>
          <w:rFonts w:ascii="Times New Roman" w:hAnsi="Times New Roman" w:cs="Times New Roman"/>
        </w:rPr>
        <w:fldChar w:fldCharType="end"/>
      </w:r>
    </w:p>
  </w:footnote>
  <w:footnote w:id="18">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chmitt, </w:t>
      </w:r>
      <w:r w:rsidRPr="007A7A4F">
        <w:rPr>
          <w:rFonts w:ascii="Times New Roman" w:hAnsi="Times New Roman" w:cs="Times New Roman"/>
          <w:i/>
        </w:rPr>
        <w:t>Parliamentary Democracy</w:t>
      </w:r>
      <w:r w:rsidRPr="007A7A4F">
        <w:rPr>
          <w:rFonts w:ascii="Times New Roman" w:hAnsi="Times New Roman" w:cs="Times New Roman"/>
        </w:rPr>
        <w:t xml:space="preserve">, 25 [34]. </w:t>
      </w:r>
    </w:p>
  </w:footnote>
  <w:footnote w:id="19">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Ibid.</w:t>
      </w:r>
    </w:p>
  </w:footnote>
  <w:footnote w:id="20">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Rousseau’s </w:t>
      </w:r>
      <w:proofErr w:type="spellStart"/>
      <w:r w:rsidRPr="007A7A4F">
        <w:rPr>
          <w:rFonts w:ascii="Times New Roman" w:hAnsi="Times New Roman" w:cs="Times New Roman"/>
          <w:i/>
          <w:iCs/>
        </w:rPr>
        <w:t>Législateur</w:t>
      </w:r>
      <w:proofErr w:type="spellEnd"/>
      <w:r w:rsidRPr="007A7A4F">
        <w:rPr>
          <w:rFonts w:ascii="Times New Roman" w:hAnsi="Times New Roman" w:cs="Times New Roman"/>
          <w:i/>
          <w:iCs/>
        </w:rPr>
        <w:t xml:space="preserve"> </w:t>
      </w:r>
      <w:r w:rsidRPr="007A7A4F">
        <w:rPr>
          <w:rFonts w:ascii="Times New Roman" w:hAnsi="Times New Roman" w:cs="Times New Roman"/>
          <w:iCs/>
        </w:rPr>
        <w:t xml:space="preserve">(theorized in Book II, Chapter VII of </w:t>
      </w:r>
      <w:r w:rsidRPr="007A7A4F">
        <w:rPr>
          <w:rFonts w:ascii="Times New Roman" w:hAnsi="Times New Roman" w:cs="Times New Roman"/>
          <w:i/>
          <w:iCs/>
        </w:rPr>
        <w:t xml:space="preserve">Du </w:t>
      </w:r>
      <w:proofErr w:type="spellStart"/>
      <w:r w:rsidRPr="007A7A4F">
        <w:rPr>
          <w:rFonts w:ascii="Times New Roman" w:hAnsi="Times New Roman" w:cs="Times New Roman"/>
          <w:i/>
          <w:iCs/>
        </w:rPr>
        <w:t>Contrat</w:t>
      </w:r>
      <w:proofErr w:type="spellEnd"/>
      <w:r w:rsidRPr="007A7A4F">
        <w:rPr>
          <w:rFonts w:ascii="Times New Roman" w:hAnsi="Times New Roman" w:cs="Times New Roman"/>
          <w:i/>
          <w:iCs/>
        </w:rPr>
        <w:t xml:space="preserve"> social</w:t>
      </w:r>
      <w:r w:rsidRPr="007A7A4F">
        <w:rPr>
          <w:rFonts w:ascii="Times New Roman" w:hAnsi="Times New Roman" w:cs="Times New Roman"/>
          <w:iCs/>
        </w:rPr>
        <w:t>) is sometimes translated more directly as “legislator.” The infamous phrase “</w:t>
      </w:r>
      <w:proofErr w:type="spellStart"/>
      <w:r w:rsidRPr="007A7A4F">
        <w:rPr>
          <w:rFonts w:ascii="Times New Roman" w:hAnsi="Times New Roman" w:cs="Times New Roman"/>
        </w:rPr>
        <w:t>forcera</w:t>
      </w:r>
      <w:proofErr w:type="spellEnd"/>
      <w:r w:rsidRPr="007A7A4F">
        <w:rPr>
          <w:rFonts w:ascii="Times New Roman" w:hAnsi="Times New Roman" w:cs="Times New Roman"/>
        </w:rPr>
        <w:t xml:space="preserve"> </w:t>
      </w:r>
      <w:proofErr w:type="spellStart"/>
      <w:r w:rsidRPr="007A7A4F">
        <w:rPr>
          <w:rFonts w:ascii="Times New Roman" w:hAnsi="Times New Roman" w:cs="Times New Roman"/>
        </w:rPr>
        <w:t>dʼêtre</w:t>
      </w:r>
      <w:proofErr w:type="spellEnd"/>
      <w:r w:rsidRPr="007A7A4F">
        <w:rPr>
          <w:rFonts w:ascii="Times New Roman" w:hAnsi="Times New Roman" w:cs="Times New Roman"/>
        </w:rPr>
        <w:t xml:space="preserve"> </w:t>
      </w:r>
      <w:proofErr w:type="spellStart"/>
      <w:r w:rsidRPr="007A7A4F">
        <w:rPr>
          <w:rFonts w:ascii="Times New Roman" w:hAnsi="Times New Roman" w:cs="Times New Roman"/>
        </w:rPr>
        <w:t>libre</w:t>
      </w:r>
      <w:proofErr w:type="spellEnd"/>
      <w:r w:rsidRPr="007A7A4F">
        <w:rPr>
          <w:rFonts w:ascii="Times New Roman" w:hAnsi="Times New Roman" w:cs="Times New Roman"/>
        </w:rPr>
        <w:t xml:space="preserve">” appears in Book I, Chapter VII. </w:t>
      </w:r>
    </w:p>
  </w:footnote>
  <w:footnote w:id="21">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chmitt, </w:t>
      </w:r>
      <w:r w:rsidRPr="007A7A4F">
        <w:rPr>
          <w:rFonts w:ascii="Times New Roman" w:hAnsi="Times New Roman" w:cs="Times New Roman"/>
          <w:i/>
        </w:rPr>
        <w:t>Parliamentary Democracy</w:t>
      </w:r>
      <w:r w:rsidRPr="007A7A4F">
        <w:rPr>
          <w:rFonts w:ascii="Times New Roman" w:hAnsi="Times New Roman" w:cs="Times New Roman"/>
        </w:rPr>
        <w:t>, 26.</w:t>
      </w:r>
    </w:p>
  </w:footnote>
  <w:footnote w:id="22">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Ibid, [35]. This logic unfolds in a number of other identities (see ibid). </w:t>
      </w:r>
    </w:p>
  </w:footnote>
  <w:footnote w:id="23">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eFWvnaou","properties":{"formattedCitation":"Keenan, {\\i{}Democracy in Question}.","plainCitation":"Keenan, Democracy in Question.","dontUpdate":true,"noteIndex":22},"citationItems":[{"id":685,"uris":["http://zotero.org/users/local/DRTxlpkC/items/LUY5MG8S"],"uri":["http://zotero.org/users/local/DRTxlpkC/items/LUY5MG8S"],"itemData":{"id":685,"type":"book","title":"Democracy in Question: Democratic Openness in a Time of Political Closure","publisher":"Stanford University Press","publisher-place":"Stanford","number-of-pages":"256","source":"Amazon","event-place":"Stanford","abstract":"This book explores the theoretical paradoxes and practical dilemmas that flow from the still radical idea that in a democracy it is the people who rule, and argues that accepting the open and uncertain character of democratic politics can lead to more sustainable and widespread forms of democratic engagement. The author engages theorists from a range of democratic thought—Rousseau, Arendt, Benhabib, Sandel, Laclau, and Mouffe—to show how each either ignores or downplays the difficulties that democratic principles pose.  Though there can be no entirely valid solution to the paradoxes that plague democracy, the author nonetheless argues that democratic politics—particularly under contemporary conditions of social fragmentation and insecurity—urgently requires new practical and rhetorical strategies.  The book concludes by addressing the American context, elaborating the need for a language of democratic engagement less ensnared in the anti-political logic of moralism and resentment that now characterizes the American political spectrum.","title-short":"Democracy in Question","language":"English","author":[{"family":"Keenan","given":"Alan"}],"issued":{"date-parts":[["2003"]]}}}],"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Keenan, </w:t>
      </w:r>
      <w:r w:rsidRPr="007A7A4F">
        <w:rPr>
          <w:rFonts w:ascii="Times New Roman" w:hAnsi="Times New Roman" w:cs="Times New Roman"/>
          <w:i/>
          <w:iCs/>
        </w:rPr>
        <w:t>Democracy in Question</w:t>
      </w:r>
      <w:r w:rsidRPr="007A7A4F">
        <w:rPr>
          <w:rFonts w:ascii="Times New Roman" w:hAnsi="Times New Roman" w:cs="Times New Roman"/>
          <w:iCs/>
        </w:rPr>
        <w:t>, 11</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BUFIrip1","properties":{"formattedCitation":"Connolly, {\\i{}Aspirational Fascism: The Struggle for Multifaceted Democracy under Trumpism}.","plainCitation":"Connolly, Aspirational Fascism: The Struggle for Multifaceted Democracy under Trumpism.","dontUpdate":true,"noteIndex":22},"citationItems":[{"id":1026,"uris":["http://zotero.org/users/local/DRTxlpkC/items/KDPC9JUX"],"uri":["http://zotero.org/users/local/DRTxlpkC/items/KDPC9JUX"],"itemData":{"id":1026,"type":"book","title":"Aspirational Fascism: The Struggle for Multifaceted Democracy under Trumpism","publisher":"University of Minnesota Press","publisher-place":"Minneapolis","event-place":"Minneapolis","author":[{"family":"Connolly","given":"William E."}],"issued":{"date-parts":[["2017"]]}}}],"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Connolly, </w:t>
      </w:r>
      <w:r w:rsidRPr="007A7A4F">
        <w:rPr>
          <w:rFonts w:ascii="Times New Roman" w:hAnsi="Times New Roman" w:cs="Times New Roman"/>
          <w:i/>
          <w:iCs/>
        </w:rPr>
        <w:t>Aspirational Fascism: The Struggle for Multifaceted Democracy under Trumpism</w:t>
      </w:r>
      <w:r w:rsidRPr="007A7A4F">
        <w:rPr>
          <w:rFonts w:ascii="Times New Roman" w:hAnsi="Times New Roman" w:cs="Times New Roman"/>
          <w:iCs/>
        </w:rPr>
        <w:t>, 79-82</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T2ptcwcE","properties":{"formattedCitation":"Walzer, \\uc0\\u8220{}Philosophy and Democracy.\\uc0\\u8221{}","plainCitation":"Walzer, “Philosophy and Democracy.”","dontUpdate":true,"noteIndex":22},"citationItems":[{"id":1030,"uris":["http://zotero.org/users/local/DRTxlpkC/items/EKE6VKG9"],"uri":["http://zotero.org/users/local/DRTxlpkC/items/EKE6VKG9"],"itemData":{"id":1030,"type":"article-journal","title":"Philosophy and Democracy","container-title":"Political Theory","page":"379-399","volume":"9","issue":"3","author":[{"family":"Walzer","given":"Michael"}],"issued":{"date-parts":[["1981"]]}}}],"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Walzer, “Philosophy and Democracy,”</w:t>
      </w:r>
      <w:r w:rsidRPr="007A7A4F">
        <w:rPr>
          <w:rFonts w:ascii="Times New Roman" w:hAnsi="Times New Roman" w:cs="Times New Roman"/>
        </w:rPr>
        <w:fldChar w:fldCharType="end"/>
      </w:r>
      <w:r w:rsidRPr="007A7A4F">
        <w:rPr>
          <w:rFonts w:ascii="Times New Roman" w:hAnsi="Times New Roman" w:cs="Times New Roman"/>
        </w:rPr>
        <w:t xml:space="preserve"> 384.</w:t>
      </w:r>
    </w:p>
  </w:footnote>
  <w:footnote w:id="24">
    <w:p w:rsidR="00574AD5" w:rsidRPr="007A7A4F" w:rsidRDefault="00574AD5" w:rsidP="00897987">
      <w:pPr>
        <w:spacing w:after="0" w:line="240" w:lineRule="auto"/>
        <w:jc w:val="both"/>
        <w:rPr>
          <w:rFonts w:ascii="Times New Roman" w:hAnsi="Times New Roman" w:cs="Times New Roman"/>
          <w:sz w:val="20"/>
          <w:szCs w:val="20"/>
        </w:rPr>
      </w:pPr>
      <w:r w:rsidRPr="007A7A4F">
        <w:rPr>
          <w:rStyle w:val="FootnoteReference"/>
          <w:rFonts w:ascii="Times New Roman" w:hAnsi="Times New Roman" w:cs="Times New Roman"/>
          <w:sz w:val="20"/>
          <w:szCs w:val="20"/>
        </w:rPr>
        <w:footnoteRef/>
      </w:r>
      <w:r w:rsidRPr="007A7A4F">
        <w:rPr>
          <w:rFonts w:ascii="Times New Roman" w:hAnsi="Times New Roman" w:cs="Times New Roman"/>
          <w:sz w:val="20"/>
          <w:szCs w:val="20"/>
        </w:rPr>
        <w:t xml:space="preserve"> “Liberalism and democracy, we have long thought, make a cohesive whole. It is not just that we care about both the popular will and the rule of law…it’s that each component of our political system seems necessary to protect the other.” See </w:t>
      </w:r>
      <w:r w:rsidRPr="007A7A4F">
        <w:rPr>
          <w:rFonts w:ascii="Times New Roman" w:hAnsi="Times New Roman" w:cs="Times New Roman"/>
          <w:sz w:val="20"/>
          <w:szCs w:val="20"/>
        </w:rPr>
        <w:fldChar w:fldCharType="begin"/>
      </w:r>
      <w:r w:rsidRPr="007A7A4F">
        <w:rPr>
          <w:rFonts w:ascii="Times New Roman" w:hAnsi="Times New Roman" w:cs="Times New Roman"/>
          <w:sz w:val="20"/>
          <w:szCs w:val="20"/>
        </w:rPr>
        <w:instrText xml:space="preserve"> ADDIN ZOTERO_ITEM CSL_CITATION {"citationID":"nO1SV7fz","properties":{"formattedCitation":"Mounk, {\\i{}The People Vs. Democracy}.","plainCitation":"Mounk, The People Vs. Democracy.","dontUpdate":true,"noteIndex":23},"citationItems":[{"id":998,"uris":["http://zotero.org/users/local/DRTxlpkC/items/9NH42DJB"],"uri":["http://zotero.org/users/local/DRTxlpkC/items/9NH42DJB"],"itemData":{"id":998,"type":"book","title":"The People Vs. Democracy","publisher":"Harvard University Press","publisher-place":"Cambridge","number-of-pages":"401","source":"Google Books","event-place":"Cambridge","abstract":"The world is in turmoil. From India to Turkey and from Poland to the United States, authoritarian populists have seized power. As a result, Yascha Mounk shows, democracy itself may now be at risk. Two core components of liberal democracy—individual rights and the popular will—are increasingly at war with each other. As the role of money in politics soared and important issues were taken out of public contestation, a system of “rights without democracy” took hold. Populists who rail against this say they want to return power to the people. But in practice they create something just as bad: a system of “democracy without rights.” The consequence, Mounk shows in The People vs. Democracy, is that trust in politics is dwindling. Citizens are falling out of love with their political system. Democracy is wilting away. Drawing on vivid stories and original research, Mounk identifies three key drivers of voters’ discontent: stagnating living standards, fears of multiethnic democracy, and the rise of social media. To reverse the trend, politicians need to enact radical reforms that benefit the many, not the few. The People vs. Democracy is the first book to go beyond a mere description of the rise of populism. In plain language, it describes both how we got here and where we need to go. For those unwilling to give up on either individual rights or the popular will, Mounk shows, there is little time to waste: this may be our last chance to save democracy.","ISBN":"978-0-674-97682-5","note":"Google-Books-ID: 6qdFDwAAQBAJ","language":"en","author":[{"family":"Mounk","given":"Yascha"}],"issued":{"date-parts":[["2018"]]}}}],"schema":"https://github.com/citation-style-language/schema/raw/master/csl-citation.json"} </w:instrText>
      </w:r>
      <w:r w:rsidRPr="007A7A4F">
        <w:rPr>
          <w:rFonts w:ascii="Times New Roman" w:hAnsi="Times New Roman" w:cs="Times New Roman"/>
          <w:sz w:val="20"/>
          <w:szCs w:val="20"/>
        </w:rPr>
        <w:fldChar w:fldCharType="separate"/>
      </w:r>
      <w:r w:rsidRPr="007A7A4F">
        <w:rPr>
          <w:rFonts w:ascii="Times New Roman" w:hAnsi="Times New Roman" w:cs="Times New Roman"/>
          <w:sz w:val="20"/>
          <w:szCs w:val="20"/>
        </w:rPr>
        <w:t xml:space="preserve">Mounk, </w:t>
      </w:r>
      <w:r w:rsidRPr="007A7A4F">
        <w:rPr>
          <w:rFonts w:ascii="Times New Roman" w:hAnsi="Times New Roman" w:cs="Times New Roman"/>
          <w:i/>
          <w:iCs/>
          <w:sz w:val="20"/>
          <w:szCs w:val="20"/>
        </w:rPr>
        <w:t>The People Vs. Democracy</w:t>
      </w:r>
      <w:r w:rsidRPr="007A7A4F">
        <w:rPr>
          <w:rFonts w:ascii="Times New Roman" w:hAnsi="Times New Roman" w:cs="Times New Roman"/>
          <w:iCs/>
          <w:sz w:val="20"/>
          <w:szCs w:val="20"/>
        </w:rPr>
        <w:t>, 6</w:t>
      </w:r>
      <w:r w:rsidRPr="007A7A4F">
        <w:rPr>
          <w:rFonts w:ascii="Times New Roman" w:hAnsi="Times New Roman" w:cs="Times New Roman"/>
          <w:sz w:val="20"/>
          <w:szCs w:val="20"/>
        </w:rPr>
        <w:t>.</w:t>
      </w:r>
      <w:r w:rsidRPr="007A7A4F">
        <w:rPr>
          <w:rFonts w:ascii="Times New Roman" w:hAnsi="Times New Roman" w:cs="Times New Roman"/>
          <w:sz w:val="20"/>
          <w:szCs w:val="20"/>
        </w:rPr>
        <w:fldChar w:fldCharType="end"/>
      </w:r>
      <w:r w:rsidRPr="007A7A4F">
        <w:rPr>
          <w:rFonts w:ascii="Times New Roman" w:hAnsi="Times New Roman" w:cs="Times New Roman"/>
          <w:sz w:val="20"/>
          <w:szCs w:val="20"/>
        </w:rPr>
        <w:t xml:space="preserve"> As </w:t>
      </w:r>
      <w:proofErr w:type="spellStart"/>
      <w:r w:rsidRPr="007A7A4F">
        <w:rPr>
          <w:rFonts w:ascii="Times New Roman" w:hAnsi="Times New Roman" w:cs="Times New Roman"/>
          <w:sz w:val="20"/>
          <w:szCs w:val="20"/>
        </w:rPr>
        <w:t>Bobbio</w:t>
      </w:r>
      <w:proofErr w:type="spellEnd"/>
      <w:r w:rsidRPr="007A7A4F">
        <w:rPr>
          <w:rFonts w:ascii="Times New Roman" w:hAnsi="Times New Roman" w:cs="Times New Roman"/>
          <w:sz w:val="20"/>
          <w:szCs w:val="20"/>
        </w:rPr>
        <w:t xml:space="preserve"> argues in </w:t>
      </w:r>
      <w:r w:rsidRPr="007A7A4F">
        <w:rPr>
          <w:rFonts w:ascii="Times New Roman" w:hAnsi="Times New Roman" w:cs="Times New Roman"/>
          <w:i/>
          <w:sz w:val="20"/>
          <w:szCs w:val="20"/>
        </w:rPr>
        <w:t>Liberalism and Democracy</w:t>
      </w:r>
      <w:r w:rsidRPr="007A7A4F">
        <w:rPr>
          <w:rFonts w:ascii="Times New Roman" w:hAnsi="Times New Roman" w:cs="Times New Roman"/>
          <w:sz w:val="20"/>
          <w:szCs w:val="20"/>
        </w:rPr>
        <w:t>, the notion that these two political dispositions belong together is very new; for most of the history of modern political thought and action, the two terms were actually understood as mutually exclusive.</w:t>
      </w:r>
    </w:p>
  </w:footnote>
  <w:footnote w:id="25">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This, in spite of the following acknowledgment: “[Outside observers] tend to denounce </w:t>
      </w:r>
      <w:proofErr w:type="spellStart"/>
      <w:r w:rsidRPr="007A7A4F">
        <w:rPr>
          <w:rFonts w:ascii="Times New Roman" w:hAnsi="Times New Roman" w:cs="Times New Roman"/>
        </w:rPr>
        <w:t>Orbán</w:t>
      </w:r>
      <w:proofErr w:type="spellEnd"/>
      <w:r w:rsidRPr="007A7A4F">
        <w:rPr>
          <w:rFonts w:ascii="Times New Roman" w:hAnsi="Times New Roman" w:cs="Times New Roman"/>
        </w:rPr>
        <w:t xml:space="preserve"> as undemocratic. But…it is a mistake to think that all democracies must by their nature be liberal […] </w:t>
      </w:r>
      <w:proofErr w:type="gramStart"/>
      <w:r w:rsidRPr="007A7A4F">
        <w:rPr>
          <w:rFonts w:ascii="Times New Roman" w:hAnsi="Times New Roman" w:cs="Times New Roman"/>
        </w:rPr>
        <w:t>In</w:t>
      </w:r>
      <w:proofErr w:type="gramEnd"/>
      <w:r w:rsidRPr="007A7A4F">
        <w:rPr>
          <w:rFonts w:ascii="Times New Roman" w:hAnsi="Times New Roman" w:cs="Times New Roman"/>
        </w:rPr>
        <w:t xml:space="preserve"> the emerging system, the popular will reigns supreme (at least at first). What sets it apart…is not a lack of democracy; it is a lack of respect for the independent institutions and individuals rights” (ibid, 10-11). His explicit concern, then, is not with the popular will becoming undemocratic, but with the popular will becoming </w:t>
      </w:r>
      <w:r w:rsidRPr="007A7A4F">
        <w:rPr>
          <w:rFonts w:ascii="Times New Roman" w:hAnsi="Times New Roman" w:cs="Times New Roman"/>
          <w:i/>
        </w:rPr>
        <w:t>illiberal</w:t>
      </w:r>
      <w:r w:rsidRPr="007A7A4F">
        <w:rPr>
          <w:rFonts w:ascii="Times New Roman" w:hAnsi="Times New Roman" w:cs="Times New Roman"/>
        </w:rPr>
        <w:t xml:space="preserve">; in nevertheless titling the book </w:t>
      </w:r>
      <w:r w:rsidRPr="007A7A4F">
        <w:rPr>
          <w:rFonts w:ascii="Times New Roman" w:hAnsi="Times New Roman" w:cs="Times New Roman"/>
          <w:i/>
        </w:rPr>
        <w:t>The People vs. Democracy</w:t>
      </w:r>
      <w:r w:rsidRPr="007A7A4F">
        <w:rPr>
          <w:rFonts w:ascii="Times New Roman" w:hAnsi="Times New Roman" w:cs="Times New Roman"/>
        </w:rPr>
        <w:t xml:space="preserve">, </w:t>
      </w:r>
      <w:proofErr w:type="spellStart"/>
      <w:r w:rsidRPr="007A7A4F">
        <w:rPr>
          <w:rFonts w:ascii="Times New Roman" w:hAnsi="Times New Roman" w:cs="Times New Roman"/>
        </w:rPr>
        <w:t>Mounk</w:t>
      </w:r>
      <w:proofErr w:type="spellEnd"/>
      <w:r w:rsidRPr="007A7A4F">
        <w:rPr>
          <w:rFonts w:ascii="Times New Roman" w:hAnsi="Times New Roman" w:cs="Times New Roman"/>
        </w:rPr>
        <w:t xml:space="preserve"> establishes a false synonymy between democracy and a set of (liberal) values which, as he acknowledges, might disregard the will of the empirical </w:t>
      </w:r>
      <w:r w:rsidRPr="007A7A4F">
        <w:rPr>
          <w:rFonts w:ascii="Times New Roman" w:hAnsi="Times New Roman" w:cs="Times New Roman"/>
          <w:i/>
        </w:rPr>
        <w:t>demos</w:t>
      </w:r>
      <w:r w:rsidRPr="007A7A4F">
        <w:rPr>
          <w:rFonts w:ascii="Times New Roman" w:hAnsi="Times New Roman" w:cs="Times New Roman"/>
        </w:rPr>
        <w:t xml:space="preserve">.  </w:t>
      </w:r>
    </w:p>
  </w:footnote>
  <w:footnote w:id="26">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OGkwpVxm","properties":{"formattedCitation":"Wood, {\\i{}Democracy Against Capitalism}.","plainCitation":"Wood, Democracy Against Capitalism.","dontUpdate":true,"noteIndex":26},"citationItems":[{"id":416,"uris":["http://zotero.org/users/local/DRTxlpkC/items/R4E68JQT"],"uri":["http://zotero.org/users/local/DRTxlpkC/items/R4E68JQT"],"itemData":{"id":416,"type":"book","title":"Democracy Against Capitalism: Renewing Historical Materialism","publisher":"Verso","publisher-place":"New York","number-of-pages":"320","source":"Amazon","event-place":"New York","abstract":"Historian and political thinker Ellen Meiksins Wood argues that theories of “postmodern” fragmentation, “difference,” and con-tingency can barely accommodate the idea of capitalism, let alone subject it to critique. In this book she sets out to renew the critical program of historical materialism by redefining its basic concepts and its theory of history in original and imaginative ways, using them to identify the specificity of capitalism as a system of social relations and political power. She goes on to explore the concept of democracy in both the ancient and modern world, examining its relation to capitalism, and raising questions about how democracy might go beyond the limits imposed on it.","title-short":"Democracy Against Capitalism","language":"English","author":[{"family":"Wood","given":"Ellen Meiksins"}],"issued":{"date-parts":[["201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Wood, </w:t>
      </w:r>
      <w:r w:rsidRPr="007A7A4F">
        <w:rPr>
          <w:rFonts w:ascii="Times New Roman" w:hAnsi="Times New Roman" w:cs="Times New Roman"/>
          <w:i/>
          <w:iCs/>
        </w:rPr>
        <w:t>Democracy Against Capitalism</w:t>
      </w:r>
      <w:r w:rsidRPr="007A7A4F">
        <w:rPr>
          <w:rFonts w:ascii="Times New Roman" w:hAnsi="Times New Roman" w:cs="Times New Roman"/>
          <w:iCs/>
        </w:rPr>
        <w:t>, 181-237</w:t>
      </w:r>
      <w:r w:rsidRPr="007A7A4F">
        <w:rPr>
          <w:rFonts w:ascii="Times New Roman" w:hAnsi="Times New Roman" w:cs="Times New Roman"/>
        </w:rPr>
        <w:t>.</w:t>
      </w:r>
      <w:r w:rsidRPr="007A7A4F">
        <w:rPr>
          <w:rFonts w:ascii="Times New Roman" w:hAnsi="Times New Roman" w:cs="Times New Roman"/>
        </w:rPr>
        <w:fldChar w:fldCharType="end"/>
      </w:r>
    </w:p>
  </w:footnote>
  <w:footnote w:id="27">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chmitt, </w:t>
      </w:r>
      <w:r w:rsidRPr="007A7A4F">
        <w:rPr>
          <w:rFonts w:ascii="Times New Roman" w:hAnsi="Times New Roman" w:cs="Times New Roman"/>
          <w:i/>
        </w:rPr>
        <w:t>Parliamentary Democracy</w:t>
      </w:r>
      <w:r w:rsidRPr="007A7A4F">
        <w:rPr>
          <w:rFonts w:ascii="Times New Roman" w:hAnsi="Times New Roman" w:cs="Times New Roman"/>
        </w:rPr>
        <w:t>, 27-28.</w:t>
      </w:r>
    </w:p>
  </w:footnote>
  <w:footnote w:id="28">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U6ubAJaE","properties":{"formattedCitation":"Honig, {\\i{}Emergency Politics}.","plainCitation":"Honig, Emergency Politics.","dontUpdate":true,"noteIndex":28},"citationItems":[{"id":1165,"uris":["http://zotero.org/users/local/DRTxlpkC/items/EJI5Q3HU"],"uri":["http://zotero.org/users/local/DRTxlpkC/items/EJI5Q3HU"],"itemData":{"id":1165,"type":"book","title":"Emergency Politics: Paradox, Law, Democracy","publisher":"Princeton University Press","publisher-place":"Princeton","number-of-pages":"224","source":"Amazon","event-place":"Princeton","abstract":"This book intervenes in contemporary debates about the threat posed to democratic life by political emergencies. Must emergency necessarily enhance and centralize top-down forms of sovereignty? Those who oppose executive branch enhancement often turn instead to law, insisting on the sovereignty of the rule of law or demanding that law rather than force be used to resolve conflicts with enemies. But are these the only options? Or are there more democratic ways to respond to invocations of emergency politics? Looking at how emergencies in the past and present have shaped the development of democracy, Bonnie Honig argues that democracies must resist emergency's pull to focus on life's necessities (food, security, and bare essentials) because these tend to privatize and isolate citizens rather than bring us together on behalf of hopeful futures. Emphasizing the connections between mere life and more life, emergence and emergency, Honig argues that emergencies call us to attend anew to a neglected paradox of democratic politics: that we need good citizens with aspirational ideals to make good politics while we need good politics to infuse citizens with idealism. Honig takes a broad approach to emergency, considering immigration politics, new rights claims, contemporary food politics and the infrastructure of consumption, and the limits of law during the Red Scare of the early twentieth century. Taking its bearings from Moses Mendelssohn, Franz Rosenzweig, and other Jewish thinkers, this is a major contribution to modern thought about the challenges and risks of democratic orientation and action in response to emergency.","ISBN":"978-0-691-15259-2","title-short":"Emergency Politics","language":"English","author":[{"family":"Honig","given":"Bonnie"}],"issued":{"date-parts":[["2011",8,28]]}}}],"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Honig, </w:t>
      </w:r>
      <w:r w:rsidRPr="007A7A4F">
        <w:rPr>
          <w:rFonts w:ascii="Times New Roman" w:hAnsi="Times New Roman" w:cs="Times New Roman"/>
          <w:i/>
          <w:iCs/>
        </w:rPr>
        <w:t>Emergency Politics</w:t>
      </w:r>
      <w:r w:rsidRPr="007A7A4F">
        <w:rPr>
          <w:rFonts w:ascii="Times New Roman" w:hAnsi="Times New Roman" w:cs="Times New Roman"/>
          <w:iCs/>
        </w:rPr>
        <w:t>, 12-39</w:t>
      </w:r>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w:t>
      </w:r>
    </w:p>
  </w:footnote>
  <w:footnote w:id="29">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WG1sSOEu","properties":{"formattedCitation":"Dahl, {\\i{}Democracy and Its Critics}.","plainCitation":"Dahl, Democracy and Its Critics.","dontUpdate":true,"noteIndex":29},"citationItems":[{"id":1231,"uris":["http://zotero.org/users/local/DRTxlpkC/items/M6BQQ9JR"],"uri":["http://zotero.org/users/local/DRTxlpkC/items/M6BQQ9JR"],"itemData":{"id":1231,"type":"book","title":"Democracy and Its Critics","publisher":"Yale University Press","publisher-place":"New Haven","number-of-pages":"414","source":"Google Books","event-place":"New Haven","ISBN":"978-0-300-15355-2","note":"Google-Books-ID: VGLYxulu19cC","language":"en","author":[{"family":"Dahl","given":"Robert Alan"}],"issued":{"date-parts":[["198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Dahl, </w:t>
      </w:r>
      <w:r w:rsidRPr="007A7A4F">
        <w:rPr>
          <w:rFonts w:ascii="Times New Roman" w:hAnsi="Times New Roman" w:cs="Times New Roman"/>
          <w:i/>
          <w:iCs/>
        </w:rPr>
        <w:t>Democracy and Its Critics</w:t>
      </w:r>
      <w:r w:rsidRPr="007A7A4F">
        <w:rPr>
          <w:rFonts w:ascii="Times New Roman" w:hAnsi="Times New Roman" w:cs="Times New Roman"/>
          <w:iCs/>
        </w:rPr>
        <w:t>, 71</w:t>
      </w:r>
      <w:r w:rsidRPr="007A7A4F">
        <w:rPr>
          <w:rFonts w:ascii="Times New Roman" w:hAnsi="Times New Roman" w:cs="Times New Roman"/>
        </w:rPr>
        <w:t>.</w:t>
      </w:r>
      <w:r w:rsidRPr="007A7A4F">
        <w:rPr>
          <w:rFonts w:ascii="Times New Roman" w:hAnsi="Times New Roman" w:cs="Times New Roman"/>
        </w:rPr>
        <w:fldChar w:fldCharType="end"/>
      </w:r>
    </w:p>
  </w:footnote>
  <w:footnote w:id="30">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NwHtpOMf","properties":{"formattedCitation":"Urbinati, {\\i{}Democracy Disfigured}.","plainCitation":"Urbinati, Democracy Disfigured.","dontUpdate":true,"noteIndex":30},"citationItems":[{"id":1017,"uris":["http://zotero.org/users/local/DRTxlpkC/items/TSY4PMW2"],"uri":["http://zotero.org/users/local/DRTxlpkC/items/TSY4PMW2"],"itemData":{"id":1017,"type":"book","title":"Democracy Disfigured","publisher":"Harvard University Press","publisher-place":"Cambridge","number-of-pages":"320","source":"Amazon","event-place":"Cambridge","abstract":"In Democracy Disfigured, Nadia Urbinati diagnoses the ills that beset the body politic in an age of hyper-partisanship and media monopolies and offers a spirited defense of the messy compromises and contentious outcomes that define democracy.Urbinati identifies three types of democratic disfiguration: the unpolitical, the populist, and the plebiscitarian. Each undermines a crucial division that a well-functioning democracy must preserve: the wall separating the free forum of public opinion from the governmental institutions that enact the will of the people. Unpolitical democracy delegitimizes political opinion in favor of expertise. Populist democracy radically polarizes the public forum in which opinion is debated. And plebiscitary democracy overvalues the aesthetic and nonrational aspects of opinion. For Urbinati, democracy entails a permanent struggle to make visible the issues that citizens deem central to their lives. Opinion is thus a form of action as important as the mechanisms that organize votes and mobilize decisions.Urbinati focuses less on the overt enemies of democracy than on those who pose as its friends: technocrats wedded to procedure, demagogues who make glib appeals to \"the people,\" and media operatives who, given their preference, would turn governance into a spectator sport and citizens into fans of opposing teams.","ISBN":"978-0-674-72513-3","language":"English","author":[{"family":"Urbinati","given":"Nadia"}],"issued":{"date-parts":[["2014"]]}}}],"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Urbinati, </w:t>
      </w:r>
      <w:r w:rsidRPr="007A7A4F">
        <w:rPr>
          <w:rFonts w:ascii="Times New Roman" w:hAnsi="Times New Roman" w:cs="Times New Roman"/>
          <w:i/>
          <w:iCs/>
        </w:rPr>
        <w:t>Democracy Disfigured</w:t>
      </w:r>
      <w:r w:rsidRPr="007A7A4F">
        <w:rPr>
          <w:rFonts w:ascii="Times New Roman" w:hAnsi="Times New Roman" w:cs="Times New Roman"/>
          <w:iCs/>
        </w:rPr>
        <w:t>, 7, 10</w:t>
      </w:r>
      <w:r w:rsidRPr="007A7A4F">
        <w:rPr>
          <w:rFonts w:ascii="Times New Roman" w:hAnsi="Times New Roman" w:cs="Times New Roman"/>
        </w:rPr>
        <w:t>.</w:t>
      </w:r>
      <w:r w:rsidRPr="007A7A4F">
        <w:rPr>
          <w:rFonts w:ascii="Times New Roman" w:hAnsi="Times New Roman" w:cs="Times New Roman"/>
        </w:rPr>
        <w:fldChar w:fldCharType="end"/>
      </w:r>
    </w:p>
  </w:footnote>
  <w:footnote w:id="31">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DbYShbcN","properties":{"formattedCitation":"Lefort, {\\i{}Democracy and Political Theory}.","plainCitation":"Lefort, Democracy and Political Theory.","dontUpdate":true,"noteIndex":31},"citationItems":[{"id":468,"uris":["http://zotero.org/users/local/DRTxlpkC/items/A25E6MBA"],"uri":["http://zotero.org/users/local/DRTxlpkC/items/A25E6MBA"],"itemData":{"id":468,"type":"book","title":"Democracy and Political Theory","publisher":"University of Minnesota Press","publisher-place":"Minneapolis","number-of-pages":"295","source":"Amazon","event-place":"Minneapolis","abstract":"--This text refers to the Hardcover edition.","language":"English","author":[{"family":"Lefort","given":"Claude"}],"translator":[{"family":"Macey","given":"David"}],"issued":{"date-parts":[["198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Lefort, </w:t>
      </w:r>
      <w:r w:rsidRPr="007A7A4F">
        <w:rPr>
          <w:rFonts w:ascii="Times New Roman" w:hAnsi="Times New Roman" w:cs="Times New Roman"/>
          <w:i/>
          <w:iCs/>
        </w:rPr>
        <w:t>Democracy and Political Theory</w:t>
      </w:r>
      <w:r w:rsidRPr="007A7A4F">
        <w:rPr>
          <w:rFonts w:ascii="Times New Roman" w:hAnsi="Times New Roman" w:cs="Times New Roman"/>
          <w:iCs/>
        </w:rPr>
        <w:t xml:space="preserve"> 19</w:t>
      </w:r>
      <w:r w:rsidRPr="007A7A4F">
        <w:rPr>
          <w:rFonts w:ascii="Times New Roman" w:hAnsi="Times New Roman" w:cs="Times New Roman"/>
        </w:rPr>
        <w:t>.</w:t>
      </w:r>
      <w:r w:rsidRPr="007A7A4F">
        <w:rPr>
          <w:rFonts w:ascii="Times New Roman" w:hAnsi="Times New Roman" w:cs="Times New Roman"/>
        </w:rPr>
        <w:fldChar w:fldCharType="end"/>
      </w:r>
    </w:p>
  </w:footnote>
  <w:footnote w:id="32">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PQCxYHcR","properties":{"formattedCitation":"Barber, \\uc0\\u8220{}Foundationalism and Democracy.\\uc0\\u8221{}","plainCitation":"Barber, “Foundationalism and Democracy.”","dontUpdate":true,"noteIndex":32},"citationItems":[{"id":709,"uris":["http://zotero.org/users/local/DRTxlpkC/items/75LWN4NS"],"uri":["http://zotero.org/users/local/DRTxlpkC/items/75LWN4NS"],"itemData":{"id":709,"type":"chapter","title":"Foundationalism and Democracy","container-title":"Democracy and Difference: Contesting the Boundaries of the Political","publisher":"Princeton University Press","publisher-place":"Princeton","page":"348-359","source":"Google Books","event-place":"Princeton","abstract":"The global trend toward democratization of the last two decades has been accompanied by the resurgence of various politics of \"identity/difference.\" From nationalist and ethnic revivals in the countries of east and central Europe to the former Soviet Union, to the politics of cultural separatism in Canada, and to social movement politics in liberal western-democracies, the negotiation of identity/difference has become a challenge to democracies everywhere. This volume brings together a group of distinguished thinkers who rearticulate and reconsider the foundations of democratic theory and practice in the light of the politics of identity/difference. In Part One J</w:instrText>
      </w:r>
      <w:r w:rsidRPr="007A7A4F">
        <w:rPr>
          <w:rFonts w:ascii="Tahoma" w:hAnsi="Tahoma" w:cs="Tahoma"/>
        </w:rPr>
        <w:instrText>�</w:instrText>
      </w:r>
      <w:r w:rsidRPr="007A7A4F">
        <w:rPr>
          <w:rFonts w:ascii="Times New Roman" w:hAnsi="Times New Roman" w:cs="Times New Roman"/>
        </w:rPr>
        <w:instrText xml:space="preserve">rgen Habermas, Sheldon S. Wolin, Jane Mansbridge, Seyla Benhabib, Joshua Cohen, and Iris Marion Young write on democratic theory. Part Two--on equality, difference, and public representation--contains essays by Anne Phillips, Will Kymlicka, Carol C. Gould, Jean L. Cohen, and Nancy Fraser; and Part Three--on culture, identity, and democracy--by Chantal Mouffe, Bonnie Honig, Fred Dallmayr, Joan B. Landes, and Carlos A. Forment. In the last section Richard Rorty, Robert A. Dahl, Amy Gutmann, and Benjamin R. Barber write on whether democracy needs philosophical foundations.","language":"en","author":[{"family":"Barber","given":"Benjamin"}],"editor":[{"family":"Benhabib","given":"Seyla"}],"issued":{"date-parts":[["199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Barber, “Foundationalism and Democracy,”</w:t>
      </w:r>
      <w:r w:rsidRPr="007A7A4F">
        <w:rPr>
          <w:rFonts w:ascii="Times New Roman" w:hAnsi="Times New Roman" w:cs="Times New Roman"/>
        </w:rPr>
        <w:fldChar w:fldCharType="end"/>
      </w:r>
      <w:r w:rsidRPr="007A7A4F">
        <w:rPr>
          <w:rFonts w:ascii="Times New Roman" w:hAnsi="Times New Roman" w:cs="Times New Roman"/>
        </w:rPr>
        <w:t xml:space="preserve"> 349.</w:t>
      </w:r>
    </w:p>
  </w:footnote>
  <w:footnote w:id="33">
    <w:p w:rsidR="00574AD5" w:rsidRPr="007A7A4F" w:rsidRDefault="00574AD5" w:rsidP="00897987">
      <w:pPr>
        <w:pStyle w:val="paragraph"/>
        <w:spacing w:before="0" w:beforeAutospacing="0" w:after="0" w:afterAutospacing="0"/>
        <w:jc w:val="both"/>
        <w:textAlignment w:val="baseline"/>
        <w:rPr>
          <w:sz w:val="20"/>
          <w:szCs w:val="20"/>
        </w:rPr>
      </w:pPr>
      <w:r w:rsidRPr="007A7A4F">
        <w:rPr>
          <w:rStyle w:val="FootnoteReference"/>
          <w:sz w:val="20"/>
          <w:szCs w:val="20"/>
        </w:rPr>
        <w:footnoteRef/>
      </w:r>
      <w:r w:rsidRPr="007A7A4F">
        <w:rPr>
          <w:sz w:val="20"/>
          <w:szCs w:val="20"/>
        </w:rPr>
        <w:t xml:space="preserve"> Shapiro’s work is a good example of this position: “it is true that my account rests on skepticism toward the absolutist epistemologies and ontologies that a classical Marxist or a Platonist might embrace. This skepticism is political not metaphysical in that I take no position on whether or not they are valid (perhaps one such view is), only on whether or not it is wise to let them run the world” (</w:t>
      </w:r>
      <w:r w:rsidRPr="007A7A4F">
        <w:rPr>
          <w:i/>
          <w:sz w:val="20"/>
          <w:szCs w:val="20"/>
        </w:rPr>
        <w:t>Democracy’s Place</w:t>
      </w:r>
      <w:r w:rsidRPr="007A7A4F">
        <w:rPr>
          <w:sz w:val="20"/>
          <w:szCs w:val="20"/>
        </w:rPr>
        <w:t>, 134). </w:t>
      </w:r>
    </w:p>
  </w:footnote>
  <w:footnote w:id="34">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oiVWp3F7","properties":{"formattedCitation":"Christiano, {\\i{}The Rule of the Many}.","plainCitation":"Christiano, The Rule of the Many.","dontUpdate":true,"noteIndex":34},"citationItems":[{"id":1233,"uris":["http://zotero.org/users/local/DRTxlpkC/items/PXBWGXZG"],"uri":["http://zotero.org/users/local/DRTxlpkC/items/PXBWGXZG"],"itemData":{"id":1233,"type":"book","title":"The Rule of the Many","publisher":"Westview Press","publisher-place":"Boulder","event-place":"Boulder","author":[{"family":"Christiano","given":"Thomas"}],"issued":{"date-parts":[["199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Christiano, </w:t>
      </w:r>
      <w:r w:rsidRPr="007A7A4F">
        <w:rPr>
          <w:rFonts w:ascii="Times New Roman" w:hAnsi="Times New Roman" w:cs="Times New Roman"/>
          <w:i/>
          <w:iCs/>
        </w:rPr>
        <w:t>The Rule of the Many</w:t>
      </w:r>
      <w:r w:rsidRPr="007A7A4F">
        <w:rPr>
          <w:rFonts w:ascii="Times New Roman" w:hAnsi="Times New Roman" w:cs="Times New Roman"/>
          <w:iCs/>
        </w:rPr>
        <w:t>, 16-17</w:t>
      </w:r>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Cf.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rXTCTuzp","properties":{"formattedCitation":"Terchek and Conte, {\\i{}Theories of Democracy}.","plainCitation":"Terchek and Conte, Theories of Democracy.","dontUpdate":true,"noteIndex":34},"citationItems":[{"id":460,"uris":["http://zotero.org/users/local/DRTxlpkC/items/P8S27C3S"],"uri":["http://zotero.org/users/local/DRTxlpkC/items/P8S27C3S"],"itemData":{"id":460,"type":"book","title":"Theories of Democracy: A Reader","publisher":"Rowman &amp; Littlefield","publisher-place":"Lanham, Md","number-of-pages":"328","source":"Amazon","event-place":"Lanham, Md","abstract":"Theories of Democracy builds on Robert Dahl's observation that there is no single theory of democracy; only theories. Beyond the broad commitment to rule by the majority, democracy involves a set of contentious debates concerning the proper function and scope of power, equality, freedom, justice, and interests. In this anthology, Ronald J. Terchek and Thomas C. Conte have brilliantly assembled the works of classical, modern, and contemporary commentators to illustrate the deep and diverse roots of the democratic ideal, as well as to provide materials for thinking about the way some contemporary theories build on different traditions of democratic theorizing. The arguments addressed in Theories of Democracy appear in the voices of authors who have championed influential theories concerning the opportunities and dangers associated with democratic politics. In this collection, Terchek and Conte have selected excerpts not as a means for promoting a particular way of looking at democracy, but rather they have wisely chosen works that will enable students to carry on an informed discourse on the meaning and purposes of democratic principles and practices. Theories of Democracy is a must for every student of democracy's past, present, and future.","title-short":"Theories of Democracy","language":"English","editor":[{"family":"Terchek","given":"Ronald J."},{"family":"Conte","given":"Thomas C."}],"issued":{"date-parts":[["2000"]]}}}],"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Terchek and Conte, in their introduction to </w:t>
      </w:r>
      <w:r w:rsidRPr="007A7A4F">
        <w:rPr>
          <w:rFonts w:ascii="Times New Roman" w:hAnsi="Times New Roman" w:cs="Times New Roman"/>
          <w:i/>
          <w:iCs/>
        </w:rPr>
        <w:t>Theories of Democracy</w:t>
      </w:r>
      <w:r w:rsidRPr="007A7A4F">
        <w:rPr>
          <w:rFonts w:ascii="Times New Roman" w:hAnsi="Times New Roman" w:cs="Times New Roman"/>
        </w:rPr>
        <w:fldChar w:fldCharType="end"/>
      </w:r>
      <w:r w:rsidRPr="007A7A4F">
        <w:rPr>
          <w:rFonts w:ascii="Times New Roman" w:hAnsi="Times New Roman" w:cs="Times New Roman"/>
        </w:rPr>
        <w:t xml:space="preserve">: “Most democrats hold that persons are equal in some important ways and all deserve a voice in their governance” (xiii). </w:t>
      </w:r>
    </w:p>
  </w:footnote>
  <w:footnote w:id="35">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wo7c4WYX","properties":{"formattedCitation":"Estlund, {\\i{}Democratic Authority}.","plainCitation":"Estlund, Democratic Authority.","dontUpdate":true,"noteIndex":35},"citationItems":[{"id":813,"uris":["http://zotero.org/users/local/DRTxlpkC/items/BQ8ZYV44"],"uri":["http://zotero.org/users/local/DRTxlpkC/items/BQ8ZYV44"],"itemData":{"id":813,"type":"book","title":"Democratic Authority","publisher":"Princeton University Press","publisher-place":"Princeton","number-of-pages":"309","source":"Google Books","event-place":"Princeton","abstract":"Democracy is not naturally plausible. Why turn such important matters over to masses of people who have no expertise? Many theories of democracy answer by appealing to the intrinsic value of democratic procedure, leaving aside whether it makes good decisions. In Democratic Authority, David Estlund offers a groundbreaking alternative based on the idea that democratic authority and legitimacy must depend partly on democracy's tendency to make good decisions.  Just as with verdicts in jury trials, Estlund argues, the authority and legitimacy of a political decision does not depend on the particular decision being good or correct. But the \"epistemic value\" of the procedure--the degree to which it can generally be accepted as tending toward a good decision--is nevertheless crucial. Yet if good decisions were all that mattered, one might wonder why those who know best shouldn't simply rule.  Estlund's theory--which he calls \"epistemic proceduralism\"--avoids epistocracy, or the rule of those who know. He argues that while some few people probably do know best, this can be used in political justification only if their expertise is acceptable from all reasonable points of view. If we seek the best epistemic arrangement in this respect, it will be recognizably democratic--with laws and policies actually authorized by the people subject to them.","note":"Google-Books-ID: 465SPgAACAAJ","language":"en","author":[{"family":"Estlund","given":"David M."}],"issued":{"date-parts":[["2008"]]}}}],"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Estlund, </w:t>
      </w:r>
      <w:r w:rsidRPr="007A7A4F">
        <w:rPr>
          <w:rFonts w:ascii="Times New Roman" w:hAnsi="Times New Roman" w:cs="Times New Roman"/>
          <w:i/>
          <w:iCs/>
        </w:rPr>
        <w:t>Democratic Authority</w:t>
      </w:r>
      <w:r w:rsidRPr="007A7A4F">
        <w:rPr>
          <w:rFonts w:ascii="Times New Roman" w:hAnsi="Times New Roman" w:cs="Times New Roman"/>
          <w:iCs/>
        </w:rPr>
        <w:t>, 36, 39</w:t>
      </w:r>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w:t>
      </w:r>
    </w:p>
  </w:footnote>
  <w:footnote w:id="36">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Ibid, 43-44. </w:t>
      </w:r>
      <w:proofErr w:type="spellStart"/>
      <w:r w:rsidRPr="007A7A4F">
        <w:rPr>
          <w:rFonts w:ascii="Times New Roman" w:hAnsi="Times New Roman" w:cs="Times New Roman"/>
        </w:rPr>
        <w:t>Estlund</w:t>
      </w:r>
      <w:proofErr w:type="spellEnd"/>
      <w:r w:rsidRPr="007A7A4F">
        <w:rPr>
          <w:rFonts w:ascii="Times New Roman" w:hAnsi="Times New Roman" w:cs="Times New Roman"/>
        </w:rPr>
        <w:t xml:space="preserve"> is often associated with the ‘epistemic turn’; however, as John B. Min notes, “</w:t>
      </w:r>
      <w:proofErr w:type="spellStart"/>
      <w:r w:rsidRPr="007A7A4F">
        <w:rPr>
          <w:rFonts w:ascii="Times New Roman" w:hAnsi="Times New Roman" w:cs="Times New Roman"/>
        </w:rPr>
        <w:t>Estlund’s</w:t>
      </w:r>
      <w:proofErr w:type="spellEnd"/>
      <w:r w:rsidRPr="007A7A4F">
        <w:rPr>
          <w:rFonts w:ascii="Times New Roman" w:hAnsi="Times New Roman" w:cs="Times New Roman"/>
        </w:rPr>
        <w:t xml:space="preserve"> key idea is that democracy is epistemically superior to all other political arrangements that are </w:t>
      </w:r>
      <w:r w:rsidRPr="007A7A4F">
        <w:rPr>
          <w:rFonts w:ascii="Times New Roman" w:hAnsi="Times New Roman" w:cs="Times New Roman"/>
          <w:i/>
        </w:rPr>
        <w:t>fair</w:t>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YxwyMDgZ","properties":{"formattedCitation":"Min, \\uc0\\u8220{}Politics Must Get It RIght Sometimes: Reply to Muirhead.\\uc0\\u8221{}","plainCitation":"Min, “Politics Must Get It RIght Sometimes: Reply to Muirhead.”","dontUpdate":true,"noteIndex":36},"citationItems":[{"id":1033,"uris":["http://zotero.org/users/local/DRTxlpkC/items/A6YYTL4K"],"uri":["http://zotero.org/users/local/DRTxlpkC/items/A6YYTL4K"],"itemData":{"id":1033,"type":"article-journal","title":"Politics Must Get It Right Sometimes: Reply to Muirhead","container-title":"Critical Review","page":"404-411","volume":"28","issue":"3-4","author":[{"family":"Min","given":"John B."}],"issued":{"date-parts":[["201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Politics Must Get It Right Sometimes: Reply to Muirhead,”</w:t>
      </w:r>
      <w:r w:rsidRPr="007A7A4F">
        <w:rPr>
          <w:rFonts w:ascii="Times New Roman" w:hAnsi="Times New Roman" w:cs="Times New Roman"/>
        </w:rPr>
        <w:fldChar w:fldCharType="end"/>
      </w:r>
      <w:r w:rsidRPr="007A7A4F">
        <w:rPr>
          <w:rFonts w:ascii="Times New Roman" w:hAnsi="Times New Roman" w:cs="Times New Roman"/>
        </w:rPr>
        <w:t xml:space="preserve"> 408.</w:t>
      </w:r>
    </w:p>
  </w:footnote>
  <w:footnote w:id="37">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Chambers, cited above.</w:t>
      </w:r>
    </w:p>
  </w:footnote>
  <w:footnote w:id="38">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EbTEHzLM","properties":{"formattedCitation":"Fishkin, {\\i{}When the People Speak}.","plainCitation":"Fishkin, When the People Speak.","dontUpdate":true,"noteIndex":38},"citationItems":[{"id":1010,"uris":["http://zotero.org/users/local/DRTxlpkC/items/LXM7T4MS"],"uri":["http://zotero.org/users/local/DRTxlpkC/items/LXM7T4MS"],"itemData":{"id":1010,"type":"book","title":"When the People Speak","publisher":"Oxford University Press","publisher-place":"Oxford","number-of-pages":"256","source":"Amazon","event-place":"Oxford","abstract":"All over the world, democratic reforms have brought power to the people, but under conditions where the people have little opportunity to think about the power that they exercise. In this book, James Fishkin combines a new theory of democracy with actual practice and shows how an idea that harks back to ancient Athens can be used to revive our modern democracies. When the People Speak outlines deliberative democracy projects conducted by the author with various collaborators in the US, China, Britain, Denmark, Australia, Italy, Bulgaria, Northern Ireland, and in the entire European Union. These projects have resulted in the massive expansion of wind power in Texas, the building of sewage treatment plants in China, and greater mutual understanding between Catholics and Protestants in Northern Ireland.","ISBN":"978-0-19-960443-2","language":"English","author":[{"family":"Fishkin","given":"James S."}],"issued":{"date-parts":[["2011"]]}}}],"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Fishkin, </w:t>
      </w:r>
      <w:r w:rsidRPr="007A7A4F">
        <w:rPr>
          <w:rFonts w:ascii="Times New Roman" w:hAnsi="Times New Roman" w:cs="Times New Roman"/>
          <w:i/>
          <w:iCs/>
        </w:rPr>
        <w:t>When the People Speak</w:t>
      </w:r>
      <w:r w:rsidRPr="007A7A4F">
        <w:rPr>
          <w:rFonts w:ascii="Times New Roman" w:hAnsi="Times New Roman" w:cs="Times New Roman"/>
          <w:iCs/>
        </w:rPr>
        <w:t>, 14</w:t>
      </w:r>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See also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5nbyM6dH","properties":{"formattedCitation":"Offe and Preuss, \\uc0\\u8220{}Democratic Institutions and Moral Resources.\\uc0\\u8221{}","plainCitation":"Offe and Preuss, “Democratic Institutions and Moral Resources.”","noteIndex":38},"citationItems":[{"id":708,"uris":["http://zotero.org/users/local/DRTxlpkC/items/UVNBP9JJ"],"uri":["http://zotero.org/users/local/DRTxlpkC/items/UVNBP9JJ"],"itemData":{"id":708,"type":"chapter","title":"Democratic Institutions and Moral Resources","container-title":"Political Theory Today","publisher":"Stanford University Press","publisher-place":"Stanford","page":"143-171","event-place":"Stanford","author":[{"family":"Offe","given":"Claus"},{"family":"Preuss","given":"Ulrich K."}],"issued":{"date-parts":[["1991"]]}}}],"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Offe and Preuss, “Democratic Institutions and Moral Resources.”</w:t>
      </w:r>
      <w:r w:rsidRPr="007A7A4F">
        <w:rPr>
          <w:rFonts w:ascii="Times New Roman" w:hAnsi="Times New Roman" w:cs="Times New Roman"/>
        </w:rPr>
        <w:fldChar w:fldCharType="end"/>
      </w:r>
    </w:p>
  </w:footnote>
  <w:footnote w:id="39">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For an expression of this worry,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Y3ocGSLs","properties":{"formattedCitation":"Erman and M\\uc0\\u246{}ller, \\uc0\\u8220{}Why Democracy Cannot Be Grounded in Epistemic Principles.\\uc0\\u8221{}","plainCitation":"Erman and Möller, “Why Democracy Cannot Be Grounded in Epistemic Principles.”","noteIndex":39},"citationItems":[{"id":1234,"uris":["http://zotero.org/users/local/DRTxlpkC/items/LWRQ46LJ"],"uri":["http://zotero.org/users/local/DRTxlpkC/items/LWRQ46LJ"],"itemData":{"id":1234,"type":"article-journal","title":"Why Democracy Cannot Be Grounded in Epistemic Principles","container-title":"Social Theory and Practice","page":"449-473","volume":"42","issue":"3","author":[{"family":"Erman","given":"Eva"},{"family":"Möller","given":"Niklas"}],"issued":{"date-parts":[["201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Erman and Möller, “Why Democracy Cannot Be Grounded in Epistemic Principles.”</w:t>
      </w:r>
      <w:r w:rsidRPr="007A7A4F">
        <w:rPr>
          <w:rFonts w:ascii="Times New Roman" w:hAnsi="Times New Roman" w:cs="Times New Roman"/>
        </w:rPr>
        <w:fldChar w:fldCharType="end"/>
      </w:r>
    </w:p>
  </w:footnote>
  <w:footnote w:id="40">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66jiEtbB","properties":{"formattedCitation":"Cohen, \\uc0\\u8220{}Moral Pluralism and Political Consensus.\\uc0\\u8221{}","plainCitation":"Cohen, “Moral Pluralism and Political Consensus.”","dontUpdate":true,"noteIndex":40},"citationItems":[{"id":1006,"uris":["http://zotero.org/users/local/DRTxlpkC/items/MJ7NEPHI"],"uri":["http://zotero.org/users/local/DRTxlpkC/items/MJ7NEPHI"],"itemData":{"id":1006,"type":"chapter","title":"Moral Pluralism and Political Consensus","container-title":"The Idea of Democracy","publisher":"Cambridge University Press","publisher-place":"Cambridge","page":"270-271","event-place":"Cambridge","author":[{"family":"Cohen","given":"Joshua"}],"editor":[{"family":"Copp","given":"David"},{"family":"Hampton","given":"Jean"},{"family":"Roemer","given":"John"}],"issued":{"date-parts":[["1993"]]}}}],"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Cohen, “Moral Pluralism and Political Consensus,”</w:t>
      </w:r>
      <w:r w:rsidRPr="007A7A4F">
        <w:rPr>
          <w:rFonts w:ascii="Times New Roman" w:hAnsi="Times New Roman" w:cs="Times New Roman"/>
        </w:rPr>
        <w:fldChar w:fldCharType="end"/>
      </w:r>
      <w:r w:rsidRPr="007A7A4F">
        <w:rPr>
          <w:rFonts w:ascii="Times New Roman" w:hAnsi="Times New Roman" w:cs="Times New Roman"/>
        </w:rPr>
        <w:t xml:space="preserve"> 282.</w:t>
      </w:r>
    </w:p>
  </w:footnote>
  <w:footnote w:id="41">
    <w:p w:rsidR="00574AD5" w:rsidRPr="007A7A4F" w:rsidRDefault="00574AD5" w:rsidP="00897987">
      <w:pPr>
        <w:pStyle w:val="FootnoteText"/>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Rawls, </w:t>
      </w:r>
      <w:r w:rsidRPr="007A7A4F">
        <w:rPr>
          <w:rFonts w:ascii="Times New Roman" w:hAnsi="Times New Roman" w:cs="Times New Roman"/>
          <w:i/>
        </w:rPr>
        <w:t>Political Liberalism</w:t>
      </w:r>
      <w:r w:rsidRPr="007A7A4F">
        <w:rPr>
          <w:rFonts w:ascii="Times New Roman" w:hAnsi="Times New Roman" w:cs="Times New Roman"/>
        </w:rPr>
        <w:t>, 46, and 55-57.</w:t>
      </w:r>
    </w:p>
  </w:footnote>
  <w:footnote w:id="42">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LRXKh1bY","properties":{"formattedCitation":"Habermas, {\\i{}Between Facts and Norms}.","plainCitation":"Habermas, Between Facts and Norms.","dontUpdate":true,"noteIndex":41},"citationItems":[{"id":1097,"uris":["http://zotero.org/users/local/DRTxlpkC/items/VA4LSB5E"],"uri":["http://zotero.org/users/local/DRTxlpkC/items/VA4LSB5E"],"itemData":{"id":1097,"type":"book","title":"Between Facts and Norms","publisher":"MIT Press","publisher-place":"Cambridge","event-place":"Cambridge","author":[{"family":"Habermas","given":"Jürgen"}],"translator":[{"family":"Rehg","given":"William"}],"issued":{"date-parts":[["199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Habermas, </w:t>
      </w:r>
      <w:r w:rsidRPr="007A7A4F">
        <w:rPr>
          <w:rFonts w:ascii="Times New Roman" w:hAnsi="Times New Roman" w:cs="Times New Roman"/>
          <w:i/>
          <w:iCs/>
        </w:rPr>
        <w:t>Between Facts and Norms</w:t>
      </w:r>
      <w:r w:rsidRPr="007A7A4F">
        <w:rPr>
          <w:rFonts w:ascii="Times New Roman" w:hAnsi="Times New Roman" w:cs="Times New Roman"/>
          <w:iCs/>
        </w:rPr>
        <w:t>, 304</w:t>
      </w:r>
      <w:r w:rsidRPr="007A7A4F">
        <w:rPr>
          <w:rFonts w:ascii="Times New Roman" w:hAnsi="Times New Roman" w:cs="Times New Roman"/>
        </w:rPr>
        <w:t>.</w:t>
      </w:r>
      <w:r w:rsidRPr="007A7A4F">
        <w:rPr>
          <w:rFonts w:ascii="Times New Roman" w:hAnsi="Times New Roman" w:cs="Times New Roman"/>
        </w:rPr>
        <w:fldChar w:fldCharType="end"/>
      </w:r>
    </w:p>
  </w:footnote>
  <w:footnote w:id="43">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chmitt, </w:t>
      </w:r>
      <w:r w:rsidRPr="007A7A4F">
        <w:rPr>
          <w:rFonts w:ascii="Times New Roman" w:hAnsi="Times New Roman" w:cs="Times New Roman"/>
          <w:i/>
        </w:rPr>
        <w:t>Parliamentary Democracy</w:t>
      </w:r>
      <w:r w:rsidRPr="007A7A4F">
        <w:rPr>
          <w:rFonts w:ascii="Times New Roman" w:hAnsi="Times New Roman" w:cs="Times New Roman"/>
        </w:rPr>
        <w:t>, 28.</w:t>
      </w:r>
    </w:p>
  </w:footnote>
  <w:footnote w:id="44">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Ibid [37].</w:t>
      </w:r>
    </w:p>
  </w:footnote>
  <w:footnote w:id="45">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Ibid. </w:t>
      </w:r>
    </w:p>
  </w:footnote>
  <w:footnote w:id="46">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Cf. the discussion of Rousseau’s “lawgiver” in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uNqJAtvh","properties":{"formattedCitation":"Benhabib, \\uc0\\u8220{}Deliberative Rationality and Models of Democratic Legitimacy.\\uc0\\u8221{}","plainCitation":"Benhabib, “Deliberative Rationality and Models of Democratic Legitimacy.”","dontUpdate":true,"noteIndex":45},"citationItems":[{"id":1235,"uris":["http://zotero.org/users/local/DRTxlpkC/items/ECH7YNNP"],"uri":["http://zotero.org/users/local/DRTxlpkC/items/ECH7YNNP"],"itemData":{"id":1235,"type":"article-journal","title":"Deliberative Rationality and Models of Democratic Legitimacy","container-title":"Constellations","page":"26-52","volume":"1","issue":"1","author":[{"family":"Benhabib","given":"Seyla"}],"issued":{"date-parts":[["1994"]]}}}],"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Benhabib, “Deliberative Rationality and Models of Democratic Legitimacy,”</w:t>
      </w:r>
      <w:r w:rsidRPr="007A7A4F">
        <w:rPr>
          <w:rFonts w:ascii="Times New Roman" w:hAnsi="Times New Roman" w:cs="Times New Roman"/>
        </w:rPr>
        <w:fldChar w:fldCharType="end"/>
      </w:r>
      <w:r w:rsidRPr="007A7A4F">
        <w:rPr>
          <w:rFonts w:ascii="Times New Roman" w:hAnsi="Times New Roman" w:cs="Times New Roman"/>
        </w:rPr>
        <w:t xml:space="preserve"> 28-30. In framing the issue as Rousseau “trading off” legitimacy and rationality, </w:t>
      </w:r>
      <w:proofErr w:type="spellStart"/>
      <w:r w:rsidRPr="007A7A4F">
        <w:rPr>
          <w:rFonts w:ascii="Times New Roman" w:hAnsi="Times New Roman" w:cs="Times New Roman"/>
        </w:rPr>
        <w:t>Benhabib</w:t>
      </w:r>
      <w:proofErr w:type="spellEnd"/>
      <w:r w:rsidRPr="007A7A4F">
        <w:rPr>
          <w:rFonts w:ascii="Times New Roman" w:hAnsi="Times New Roman" w:cs="Times New Roman"/>
        </w:rPr>
        <w:t xml:space="preserve"> avoids the real problem: this is not only a conflict between rationality and democratic legitimacy, but a conflict </w:t>
      </w:r>
      <w:r w:rsidRPr="007A7A4F">
        <w:rPr>
          <w:rFonts w:ascii="Times New Roman" w:hAnsi="Times New Roman" w:cs="Times New Roman"/>
          <w:i/>
        </w:rPr>
        <w:t xml:space="preserve">within </w:t>
      </w:r>
      <w:r w:rsidRPr="007A7A4F">
        <w:rPr>
          <w:rFonts w:ascii="Times New Roman" w:hAnsi="Times New Roman" w:cs="Times New Roman"/>
        </w:rPr>
        <w:t xml:space="preserve">democratic legitimacy. By insisting upon a certain formal democratic procedure over and against the desire of the actually existing </w:t>
      </w:r>
      <w:r w:rsidRPr="007A7A4F">
        <w:rPr>
          <w:rFonts w:ascii="Times New Roman" w:hAnsi="Times New Roman" w:cs="Times New Roman"/>
          <w:i/>
        </w:rPr>
        <w:t>demos</w:t>
      </w:r>
      <w:r w:rsidRPr="007A7A4F">
        <w:rPr>
          <w:rFonts w:ascii="Times New Roman" w:hAnsi="Times New Roman" w:cs="Times New Roman"/>
        </w:rPr>
        <w:t xml:space="preserve">, </w:t>
      </w:r>
      <w:proofErr w:type="spellStart"/>
      <w:r w:rsidRPr="007A7A4F">
        <w:rPr>
          <w:rFonts w:ascii="Times New Roman" w:hAnsi="Times New Roman" w:cs="Times New Roman"/>
        </w:rPr>
        <w:t>Benhabib</w:t>
      </w:r>
      <w:proofErr w:type="spellEnd"/>
      <w:r w:rsidRPr="007A7A4F">
        <w:rPr>
          <w:rFonts w:ascii="Times New Roman" w:hAnsi="Times New Roman" w:cs="Times New Roman"/>
        </w:rPr>
        <w:t xml:space="preserve"> performs the same “trade-off.” </w:t>
      </w:r>
      <w:proofErr w:type="spellStart"/>
      <w:r w:rsidRPr="007A7A4F">
        <w:rPr>
          <w:rFonts w:ascii="Times New Roman" w:hAnsi="Times New Roman" w:cs="Times New Roman"/>
        </w:rPr>
        <w:t>Honig</w:t>
      </w:r>
      <w:proofErr w:type="spellEnd"/>
      <w:r w:rsidRPr="007A7A4F">
        <w:rPr>
          <w:rFonts w:ascii="Times New Roman" w:hAnsi="Times New Roman" w:cs="Times New Roman"/>
        </w:rPr>
        <w:t xml:space="preserve"> likewise stays at the level of how a ‘people’ is originally formed and the impossibility of ever finalizing this category, rather than the question of how democratic theory could deal with the existence of a people (however formed) which is hostile to democratic values.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0n7KvpBh","properties":{"formattedCitation":"Honig, \\uc0\\u8220{}Between Decision and Deliberation.\\uc0\\u8221{}","plainCitation":"Honig, “Between Decision and Deliberation.”","dontUpdate":true,"noteIndex":45},"citationItems":[{"id":1212,"uris":["http://zotero.org/users/local/DRTxlpkC/items/HI59FGER"],"uri":["http://zotero.org/users/local/DRTxlpkC/items/HI59FGER"],"itemData":{"id":1212,"type":"article-journal","title":"Between Decision and Deliberation: Political Paradox in Democratic Theory","container-title":"The American Political Science Review; Washington","page":"1-17","volume":"101","issue":"1","source":"ProQuest","abstract":"Deliberative democratic theorists (in this essay, Seyla Benhabib and Jurgen Habermas) seek to resolve, manage, or transcend paradoxes of democratic legitimation or constitutional democracy. Other democratic theorists, such as Chantal Mouffe, embrace such paradoxes and affirm their irreducibility. Deliberativists call that position \"decisionism.\" This essay examines the promise and limits of these various efforts by way of a third paradox: Rousseau's paradox of politics, whose many workings are traced through Book II, Chapter 7 of the Social Contract. This last paradox cannot be resolved, transcended, managed, or even affirmed as an irreducible binary conflict. The paradox of politics names not a clash between two logics or norms but a vicious circle of chicken-and-egg (which comes first-good people or good law?). It has the happy effect of reorienting democratic theory: toward the material conditions of political practice, the unavoidable will of the people who are also always a multitude, and the not only regulative but also productive powers of law. [PUBLICATION ABSTRACT]","ISSN":"00030554","title-short":"Between Decision and Deliberation","language":"English","author":[{"family":"Honig","given":"Bonnie"}],"issued":{"date-parts":[["2007",2]]}}}],"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Between Decision and Deliberation,”</w:t>
      </w:r>
      <w:r w:rsidRPr="007A7A4F">
        <w:rPr>
          <w:rFonts w:ascii="Times New Roman" w:hAnsi="Times New Roman" w:cs="Times New Roman"/>
        </w:rPr>
        <w:fldChar w:fldCharType="end"/>
      </w:r>
      <w:r w:rsidRPr="007A7A4F">
        <w:rPr>
          <w:rFonts w:ascii="Times New Roman" w:hAnsi="Times New Roman" w:cs="Times New Roman"/>
        </w:rPr>
        <w:t xml:space="preserve"> 3-8. See also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KMCIltnU","properties":{"formattedCitation":"Olson, \\uc0\\u8220{}Paradoxes of Constitutional Democracy.\\uc0\\u8221{}","plainCitation":"Olson, “Paradoxes of Constitutional Democracy.”","noteIndex":45},"citationItems":[{"id":1254,"uris":["http://zotero.org/users/local/DRTxlpkC/items/FPRJULAD"],"uri":["http://zotero.org/users/local/DRTxlpkC/items/FPRJULAD"],"itemData":{"id":1254,"type":"article-journal","title":"Paradoxes of Constitutional Democracy","container-title":"American Journal of Political Science","page":"330-343","volume":"51","issue":"2","source":"JSTOR","archive":"JSTOR","abstract":"Drawing on the work of Frank Michelman and Jürgen Habermas, I outline two interconnected paradoxes of constitutional democracy. The paradox of the founding prevents a purely democratic constitution from being founded, because the procedures needed to secure its legitimacy cannot be spontaneously self-generated. It displays an infinite regression of procedures presupposing procedures. The paradox of dynamic indeterminacy heads off any attempt to resolve this problem through constitutional amendment. It shows that we cannot evaluate the legitimacy of a dynamically evolving constitution based on projections of its future development. To do so, we would need a stronger basis for making probabilistic judgments about the constitution's future path. After exploring the problems of using constitutional patriotism as such a basis, I outline an alternative built on the ideas of dynamic constitutionalism and reflexive citizenship. It shows how a dynamically evolving constitution can promote its own legitimacy from within, simultaneously resolving both paradoxes.","ISSN":"0092-5853","author":[{"family":"Olson","given":"Kevin"}],"issued":{"date-parts":[["2007"]]}}}],"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Olson, “Paradoxes of Constitutional Democracy.”</w:t>
      </w:r>
      <w:r w:rsidRPr="007A7A4F">
        <w:rPr>
          <w:rFonts w:ascii="Times New Roman" w:hAnsi="Times New Roman" w:cs="Times New Roman"/>
        </w:rPr>
        <w:fldChar w:fldCharType="end"/>
      </w:r>
      <w:r w:rsidRPr="007A7A4F">
        <w:rPr>
          <w:rFonts w:ascii="Times New Roman" w:hAnsi="Times New Roman" w:cs="Times New Roman"/>
        </w:rPr>
        <w:t xml:space="preserve"> </w:t>
      </w:r>
    </w:p>
  </w:footnote>
  <w:footnote w:id="47">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BtAG1MFq","properties":{"formattedCitation":"Wollheim, \\uc0\\u8220{}A Paradox in the Theory of Democracy.\\uc0\\u8221{}","plainCitation":"Wollheim, “A Paradox in the Theory of Democracy.”","noteIndex":46},"citationItems":[{"id":812,"uris":["http://zotero.org/users/local/DRTxlpkC/items/J75BEI2R"],"uri":["http://zotero.org/users/local/DRTxlpkC/items/J75BEI2R"],"itemData":{"id":812,"type":"chapter","title":"A Paradox in the Theory of Democracy","container-title":"Philosophy, Politics, and Society, Second Series","publisher":"Basil Blackwell","publisher-place":"Oxford","page":"71-87","event-place":"Oxford","author":[{"family":"Wollheim","given":"Richard"}],"editor":[{"family":"Laslett","given":"Peter"},{"family":"Runciman","given":"W.G."}],"issued":{"date-parts":[["1972"]]}}}],"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Wollheim, “A Paradox in the Theory of Democracy.”</w:t>
      </w:r>
      <w:r w:rsidRPr="007A7A4F">
        <w:rPr>
          <w:rFonts w:ascii="Times New Roman" w:hAnsi="Times New Roman" w:cs="Times New Roman"/>
        </w:rPr>
        <w:fldChar w:fldCharType="end"/>
      </w:r>
      <w:r w:rsidRPr="007A7A4F">
        <w:rPr>
          <w:rFonts w:ascii="Times New Roman" w:hAnsi="Times New Roman" w:cs="Times New Roman"/>
        </w:rPr>
        <w:t xml:space="preserve"> For a helpful exposition of this problem’s life and afterlif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Xwo8OUlJ","properties":{"formattedCitation":"Gutmann, {\\i{}Liberal Equality}.","plainCitation":"Gutmann, Liberal Equality.","dontUpdate":true,"noteIndex":46},"citationItems":[{"id":810,"uris":["http://zotero.org/users/local/DRTxlpkC/items/GMGEHLN2"],"uri":["http://zotero.org/users/local/DRTxlpkC/items/GMGEHLN2"],"itemData":{"id":810,"type":"book","title":"Liberal Equality","publisher":"Cambridge University Press","publisher-place":"Cambridge","number-of-pages":"342","source":"Google Books","event-place":"Cambridge","abstract":"This book makes a significant contribution to the tradition of liberal political theory: it explores the foundations and limits of the idea of equality within that theory and offers a sustained argument for a persuasive new view of liberalism. Liberal thinking has always displayed a tension between the claims of liberty and those of equality. Professor Gutmann examines the contributions of liberal theorists from Locke to Rawls on the subject of two kinds of equality - equality of opportunity to participate and the equal distribution of economic goods. Valuing both, she shows that, far from being alternatives, the two ideals are compatible to a much greater degree than has previously been thought. Liberal Equality restores egalitarianism to political theory in a way that will forcefully challenge its critics to deeper reflection.","note":"Google-Books-ID: TBc4AAAAIAAJ","language":"en","author":[{"family":"Gutmann","given":"Amy"}],"issued":{"date-parts":[["1980"]]}}}],"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Gutmann, </w:t>
      </w:r>
      <w:r w:rsidRPr="007A7A4F">
        <w:rPr>
          <w:rFonts w:ascii="Times New Roman" w:hAnsi="Times New Roman" w:cs="Times New Roman"/>
          <w:i/>
          <w:iCs/>
        </w:rPr>
        <w:t>Liberal Equality</w:t>
      </w:r>
      <w:r w:rsidRPr="007A7A4F">
        <w:rPr>
          <w:rFonts w:ascii="Times New Roman" w:hAnsi="Times New Roman" w:cs="Times New Roman"/>
          <w:iCs/>
        </w:rPr>
        <w:t>, 176-77</w:t>
      </w:r>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For Schumpeter’s account of the same issue, see</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E5z4IrQ5","properties":{"formattedCitation":"Schumpeter, {\\i{}Capitalism, Socialism, and Democracy}.","plainCitation":"Schumpeter, Capitalism, Socialism, and Democracy.","dontUpdate":true,"noteIndex":46},"citationItems":[{"id":980,"uris":["http://zotero.org/users/local/DRTxlpkC/items/9RPLVB2H"],"uri":["http://zotero.org/users/local/DRTxlpkC/items/9RPLVB2H"],"itemData":{"id":980,"type":"book","title":"Capitalism, Socialism, and Democracy","publisher":"Harper","publisher-place":"New York","edition":"3rd","event-place":"New York","author":[{"family":"Schumpeter","given":"Joseph A."}],"issued":{"date-parts":[["1950"]]}}}],"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 </w:t>
      </w:r>
      <w:r w:rsidRPr="007A7A4F">
        <w:rPr>
          <w:rFonts w:ascii="Times New Roman" w:hAnsi="Times New Roman" w:cs="Times New Roman"/>
          <w:i/>
          <w:iCs/>
        </w:rPr>
        <w:t>Capitalism, Socialism, and Democracy</w:t>
      </w:r>
      <w:r w:rsidRPr="007A7A4F">
        <w:rPr>
          <w:rFonts w:ascii="Times New Roman" w:hAnsi="Times New Roman" w:cs="Times New Roman"/>
          <w:iCs/>
        </w:rPr>
        <w:t>, 240-242</w:t>
      </w:r>
      <w:r w:rsidRPr="007A7A4F">
        <w:rPr>
          <w:rFonts w:ascii="Times New Roman" w:hAnsi="Times New Roman" w:cs="Times New Roman"/>
        </w:rPr>
        <w:t>.</w:t>
      </w:r>
      <w:r w:rsidRPr="007A7A4F">
        <w:rPr>
          <w:rFonts w:ascii="Times New Roman" w:hAnsi="Times New Roman" w:cs="Times New Roman"/>
        </w:rPr>
        <w:fldChar w:fldCharType="end"/>
      </w:r>
    </w:p>
  </w:footnote>
  <w:footnote w:id="48">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hapiro, </w:t>
      </w:r>
      <w:r w:rsidRPr="007A7A4F">
        <w:rPr>
          <w:rFonts w:ascii="Times New Roman" w:hAnsi="Times New Roman" w:cs="Times New Roman"/>
          <w:i/>
        </w:rPr>
        <w:t>Democracy’s Place</w:t>
      </w:r>
      <w:r w:rsidRPr="007A7A4F">
        <w:rPr>
          <w:rFonts w:ascii="Times New Roman" w:hAnsi="Times New Roman" w:cs="Times New Roman"/>
        </w:rPr>
        <w:t xml:space="preserve">, 134n. </w:t>
      </w:r>
    </w:p>
  </w:footnote>
  <w:footnote w:id="49">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Im8NPFoh","properties":{"formattedCitation":"Honig, \\uc0\\u8220{}Difference, Dilemmas, and the Politics of Home.\\uc0\\u8221{}","plainCitation":"Honig, “Difference, Dilemmas, and the Politics of Home.”","dontUpdate":true,"noteIndex":48},"citationItems":[{"id":1236,"uris":["http://zotero.org/users/local/DRTxlpkC/items/DAYRP68P"],"uri":["http://zotero.org/users/local/DRTxlpkC/items/DAYRP68P"],"itemData":{"id":1236,"type":"chapter","title":"Difference, Dilemmas, and the Politics of Home","container-title":"Democracy and Difference","publisher":"Princeton University Press","publisher-place":"Princeton","page":"257-277","event-place":"Princeton","author":[{"family":"Honig","given":"Bonnie"}],"editor":[{"family":"Benhabib","given":"Seyla"}],"issued":{"date-parts":[["199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Honig, “Difference, Dilemmas, and the Politics of Home,”</w:t>
      </w:r>
      <w:r w:rsidRPr="007A7A4F">
        <w:rPr>
          <w:rFonts w:ascii="Times New Roman" w:hAnsi="Times New Roman" w:cs="Times New Roman"/>
        </w:rPr>
        <w:fldChar w:fldCharType="end"/>
      </w:r>
      <w:r w:rsidRPr="007A7A4F">
        <w:rPr>
          <w:rFonts w:ascii="Times New Roman" w:hAnsi="Times New Roman" w:cs="Times New Roman"/>
        </w:rPr>
        <w:t xml:space="preserve"> 258.</w:t>
      </w:r>
    </w:p>
  </w:footnote>
  <w:footnote w:id="50">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IeOd3zLt","properties":{"formattedCitation":"Popper, {\\i{}The Open Society and Its Enemies}.","plainCitation":"Popper, The Open Society and Its Enemies.","dontUpdate":true,"noteIndex":49},"citationItems":[{"id":880,"uris":["http://zotero.org/users/local/DRTxlpkC/items/IBN8TPXT"],"uri":["http://zotero.org/users/local/DRTxlpkC/items/IBN8TPXT"],"itemData":{"id":880,"type":"book","title":"The Open Society and its Enemies","publisher":"Princeton University Press","publisher-place":"Princeton","edition":"revised","event-place":"Princeton","author":[{"family":"Popper","given":"Karl"}],"issued":{"date-parts":[["1950"]]}}}],"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Popper, </w:t>
      </w:r>
      <w:r w:rsidRPr="007A7A4F">
        <w:rPr>
          <w:rFonts w:ascii="Times New Roman" w:hAnsi="Times New Roman" w:cs="Times New Roman"/>
          <w:i/>
          <w:iCs/>
        </w:rPr>
        <w:t>The Open Society and Its Enemies</w:t>
      </w:r>
      <w:r w:rsidRPr="007A7A4F">
        <w:rPr>
          <w:rFonts w:ascii="Times New Roman" w:hAnsi="Times New Roman" w:cs="Times New Roman"/>
          <w:iCs/>
        </w:rPr>
        <w:t>, 546</w:t>
      </w:r>
      <w:r w:rsidRPr="007A7A4F">
        <w:rPr>
          <w:rFonts w:ascii="Times New Roman" w:hAnsi="Times New Roman" w:cs="Times New Roman"/>
        </w:rPr>
        <w:t>.</w:t>
      </w:r>
      <w:r w:rsidRPr="007A7A4F">
        <w:rPr>
          <w:rFonts w:ascii="Times New Roman" w:hAnsi="Times New Roman" w:cs="Times New Roman"/>
        </w:rPr>
        <w:fldChar w:fldCharType="end"/>
      </w:r>
    </w:p>
  </w:footnote>
  <w:footnote w:id="51">
    <w:p w:rsidR="00574AD5" w:rsidRPr="007A7A4F" w:rsidRDefault="00574AD5" w:rsidP="00897987">
      <w:pPr>
        <w:pStyle w:val="paragraph"/>
        <w:spacing w:before="0" w:beforeAutospacing="0" w:after="0" w:afterAutospacing="0"/>
        <w:jc w:val="both"/>
        <w:textAlignment w:val="baseline"/>
        <w:rPr>
          <w:sz w:val="20"/>
          <w:szCs w:val="20"/>
        </w:rPr>
      </w:pPr>
      <w:r w:rsidRPr="007A7A4F">
        <w:rPr>
          <w:rStyle w:val="FootnoteReference"/>
          <w:sz w:val="20"/>
          <w:szCs w:val="20"/>
        </w:rPr>
        <w:footnoteRef/>
      </w:r>
      <w:r w:rsidRPr="007A7A4F">
        <w:rPr>
          <w:sz w:val="20"/>
          <w:szCs w:val="20"/>
        </w:rPr>
        <w:t xml:space="preserve"> Such reversals are not merely the stuff of speculative thought experiments. See </w:t>
      </w:r>
      <w:r w:rsidRPr="007A7A4F">
        <w:rPr>
          <w:sz w:val="20"/>
          <w:szCs w:val="20"/>
        </w:rPr>
        <w:fldChar w:fldCharType="begin"/>
      </w:r>
      <w:r w:rsidRPr="007A7A4F">
        <w:rPr>
          <w:sz w:val="20"/>
          <w:szCs w:val="20"/>
        </w:rPr>
        <w:instrText xml:space="preserve"> ADDIN ZOTERO_ITEM CSL_CITATION {"citationID":"RvUevPMd","properties":{"formattedCitation":"Neiwert, {\\i{}Alt-America}.","plainCitation":"Neiwert, Alt-America.","dontUpdate":true,"noteIndex":50},"citationItems":[{"id":943,"uris":["http://zotero.org/users/local/DRTxlpkC/items/P69RJYF7"],"uri":["http://zotero.org/users/local/DRTxlpkC/items/P69RJYF7"],"itemData":{"id":943,"type":"book","title":"Alt-America: The Rise of the Radical Right in the Age of Trump","publisher":"Verso","publisher-place":"London","number-of-pages":"464","source":"Amazon","event-place":"London","abstract":"The story of the remarkable resurgence of right-wing extremists in the United StatesJust as Donald Trump’s victorious campaign for the US presidency shocked the world, the seemingly sudden national prominence of white supremacists, xenophobes, militia leaders, and mysterious “alt-right” figures mystifies many. But the American extreme right has been growing steadily in number and influence since the 1990s with the rise of patriot militias. Following 9/11, conspiracy theorists found fresh life; and in virulent reaction to the first black US president, militant racists have come out of the woodwork. Nurtured by a powerful right-wing media sector in radio, TV, and online, the far right, Tea Party movement conservatives, and Republican activists found common ground. Figures such as Stephen Bannon, Milo Yiannopoulos, and Alex Jones, once rightly dismissed as cranks, now haunt the reports of mainstream journalism.Investigative reporter David Neiwert has been tracking extremists for more than two decades. In Alt-America, he provides a deeply researched and authoritative report on the growth of fascism and far-right terrorism, the violence of which in the last decade has surpassed anything inspired by Islamist or other ideologies in the United States. The product of years of reportage, and including the most in-depth investigation of Trump’s ties to the far right, this is a crucial book about one of the most disturbing aspects of American society.","ISBN":"978-1-78663-423-8","title-short":"Alt-America","language":"English","author":[{"family":"Neiwert","given":"David"}],"issued":{"date-parts":[["2017",10,17]]}}}],"schema":"https://github.com/citation-style-language/schema/raw/master/csl-citation.json"} </w:instrText>
      </w:r>
      <w:r w:rsidRPr="007A7A4F">
        <w:rPr>
          <w:sz w:val="20"/>
          <w:szCs w:val="20"/>
        </w:rPr>
        <w:fldChar w:fldCharType="separate"/>
      </w:r>
      <w:r w:rsidRPr="007A7A4F">
        <w:rPr>
          <w:sz w:val="20"/>
          <w:szCs w:val="20"/>
        </w:rPr>
        <w:t xml:space="preserve">Neiwert, </w:t>
      </w:r>
      <w:r w:rsidRPr="007A7A4F">
        <w:rPr>
          <w:i/>
          <w:iCs/>
          <w:sz w:val="20"/>
          <w:szCs w:val="20"/>
        </w:rPr>
        <w:t>Alt-America</w:t>
      </w:r>
      <w:r w:rsidRPr="007A7A4F">
        <w:rPr>
          <w:sz w:val="20"/>
          <w:szCs w:val="20"/>
        </w:rPr>
        <w:fldChar w:fldCharType="end"/>
      </w:r>
      <w:r w:rsidRPr="007A7A4F">
        <w:rPr>
          <w:sz w:val="20"/>
          <w:szCs w:val="20"/>
        </w:rPr>
        <w:t xml:space="preserve">: “the American right…eagerly accused President Obama and the liberal Democrats of being the </w:t>
      </w:r>
      <w:r w:rsidRPr="007A7A4F">
        <w:rPr>
          <w:i/>
          <w:iCs/>
          <w:sz w:val="20"/>
          <w:szCs w:val="20"/>
        </w:rPr>
        <w:t xml:space="preserve">real </w:t>
      </w:r>
      <w:r w:rsidRPr="007A7A4F">
        <w:rPr>
          <w:sz w:val="20"/>
          <w:szCs w:val="20"/>
        </w:rPr>
        <w:t xml:space="preserve">fascists” (357). </w:t>
      </w:r>
    </w:p>
  </w:footnote>
  <w:footnote w:id="52">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6ByyQVmM","properties":{"formattedCitation":"Critchlow, {\\i{}Phyllis Schlafly and Grassroots Conservatism}.","plainCitation":"Critchlow, Phyllis Schlafly and Grassroots Conservatism.","noteIndex":51},"citationItems":[{"id":1237,"uris":["http://zotero.org/users/local/DRTxlpkC/items/F6BQJ8DJ"],"uri":["http://zotero.org/users/local/DRTxlpkC/items/F6BQJ8DJ"],"itemData":{"id":1237,"type":"book","title":"Phyllis Schlafly and Grassroots Conservatism: A Woman's Crusade","publisher":"Princeton University Press","publisher-place":"Princeton","number-of-pages":"472","source":"Google Books","event-place":"Princeton","abstract":"Longtime activist, author, and antifeminist leader Phyllis Schlafly is for many the symbol of the conservative movement in America. In this provocative new book, historian Donald T. Critchlow sheds new light on Schlafly's life and on the unappreciated role her grassroots activism played in transforming America's political landscape.  Based on exclusive and unrestricted access to Schlafly's papers as well as sixty other archival collections, the book reveals for the first time the inside story of this Missouri-born mother of six who became one of the most controversial forces in modern political history. It takes us from Schlafly's political beginnings in the Republican Right after the World War II through her years as an anticommunist crusader to her more recent efforts to thwart same-sex marriage and stem the flow of illegal immigrants.  Schlafly's political career took off after her book A Choice Not an Echo helped secure Barry Goldwater's nomination. With sales of more than 3 million copies, the book established her as a national voice within the conservative movement. But it was Schlafly's bid to defeat the Equal Rights Amendment that gained her a grassroots following. Her anti-ERA crusade attracted hundreds of thousands of women into the conservative fold and earned her a name as feminism's most ardent opponent. In the 1970s, Schlafly founded the Eagle Forum, a Washington-based conservative policy organization that today claims a membership of 50,000 women.  Filled with fresh insights into these and other initiatives, Phyllis Schlafly and Grassroots Conservatism provides a telling profile of one of the most influential activists in recent history. Sure to invite spirited debate, it casts new light on a major shift in American politics, the emergence of the Republican Right.","ISBN":"978-0-691-07002-5","title-short":"Phyllis Schlafly and Grassroots Conservatism","language":"en","author":[{"family":"Critchlow","given":"Donald T."}],"issued":{"date-parts":[["2005"]]}}}],"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Critchlow, </w:t>
      </w:r>
      <w:r w:rsidRPr="007A7A4F">
        <w:rPr>
          <w:rFonts w:ascii="Times New Roman" w:hAnsi="Times New Roman" w:cs="Times New Roman"/>
          <w:i/>
          <w:iCs/>
        </w:rPr>
        <w:t>Phyllis Schlafly and Grassroots Conservatism</w:t>
      </w:r>
      <w:r w:rsidRPr="007A7A4F">
        <w:rPr>
          <w:rFonts w:ascii="Times New Roman" w:hAnsi="Times New Roman" w:cs="Times New Roman"/>
        </w:rPr>
        <w:t>.</w:t>
      </w:r>
      <w:r w:rsidRPr="007A7A4F">
        <w:rPr>
          <w:rFonts w:ascii="Times New Roman" w:hAnsi="Times New Roman" w:cs="Times New Roman"/>
        </w:rPr>
        <w:fldChar w:fldCharType="end"/>
      </w:r>
    </w:p>
  </w:footnote>
  <w:footnote w:id="53">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In addition to the Right-wing examples already cited,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wYBDKtOn","properties":{"formattedCitation":"O\\uc0\\u8217{}Sullivan, \\uc0\\u8220{}Foreward.\\uc0\\u8221{}","plainCitation":"O’Sullivan, “Foreward.”","dontUpdate":true,"noteIndex":52},"citationItems":[{"id":991,"uris":["http://zotero.org/users/local/DRTxlpkC/items/ZMZY9WPC"],"uri":["http://zotero.org/users/local/DRTxlpkC/items/ZMZY9WPC"],"itemData":{"id":991,"type":"chapter","title":"Foreward","container-title":"The Demon in Democracy","publisher":"Encounter Books","publisher-place":"New York","event-place":"New York","author":[{"family":"O'Sullivan","given":"John"}],"container-author":[{"family":"Legutko","given":"Ryszard"}],"issued":{"date-parts":[["201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O’Sullivan's “</w:t>
      </w:r>
      <w:proofErr w:type="spellStart"/>
      <w:r w:rsidRPr="007A7A4F">
        <w:rPr>
          <w:rFonts w:ascii="Times New Roman" w:hAnsi="Times New Roman" w:cs="Times New Roman"/>
        </w:rPr>
        <w:t>Foreward</w:t>
      </w:r>
      <w:proofErr w:type="spellEnd"/>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to </w:t>
      </w:r>
      <w:proofErr w:type="spellStart"/>
      <w:r w:rsidRPr="007A7A4F">
        <w:rPr>
          <w:rFonts w:ascii="Times New Roman" w:hAnsi="Times New Roman" w:cs="Times New Roman"/>
        </w:rPr>
        <w:t>Legutko’s</w:t>
      </w:r>
      <w:proofErr w:type="spellEnd"/>
      <w:r w:rsidRPr="007A7A4F">
        <w:rPr>
          <w:rFonts w:ascii="Times New Roman" w:hAnsi="Times New Roman" w:cs="Times New Roman"/>
        </w:rPr>
        <w:t xml:space="preserve"> </w:t>
      </w:r>
      <w:r w:rsidRPr="007A7A4F">
        <w:rPr>
          <w:rFonts w:ascii="Times New Roman" w:hAnsi="Times New Roman" w:cs="Times New Roman"/>
          <w:i/>
        </w:rPr>
        <w:t>The Demon in Democracy</w:t>
      </w:r>
      <w:r w:rsidRPr="007A7A4F">
        <w:rPr>
          <w:rFonts w:ascii="Times New Roman" w:hAnsi="Times New Roman" w:cs="Times New Roman"/>
        </w:rPr>
        <w:t xml:space="preserve">, as well as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PMV6FUAE","properties":{"formattedCitation":"Bauer, \\uc0\\u8220{}The Left and \\uc0\\u8216{}Discriminating Tolerance.\\uc0\\u8217{}\\uc0\\u8221{}","plainCitation":"Bauer, “The Left and ‘Discriminating Tolerance.’”","noteIndex":52},"citationItems":[{"id":852,"uris":["http://zotero.org/users/local/DRTxlpkC/items/B9SXDJRE"],"uri":["http://zotero.org/users/local/DRTxlpkC/items/B9SXDJRE"],"itemData":{"id":852,"type":"webpage","title":"The Left and ‘Discriminating Tolerance’","container-title":"National Review","abstract":"The new New Left still wants tolerance -- but “discriminating tolerance ...","URL":"http://www.nationalreview.com/article/420094/left-and-discriminating-tolerance-fred-bauer","author":[{"family":"Bauer","given":"Fred"}],"issued":{"date-parts":[["2015",6,22]]},"accessed":{"date-parts":[["2017",6,22]]}}}],"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Bauer, “The Left and ‘Discriminating Tolerance.’”</w:t>
      </w:r>
      <w:r w:rsidRPr="007A7A4F">
        <w:rPr>
          <w:rFonts w:ascii="Times New Roman" w:hAnsi="Times New Roman" w:cs="Times New Roman"/>
        </w:rPr>
        <w:fldChar w:fldCharType="end"/>
      </w:r>
      <w:r w:rsidRPr="007A7A4F">
        <w:rPr>
          <w:rFonts w:ascii="Times New Roman" w:hAnsi="Times New Roman" w:cs="Times New Roman"/>
        </w:rPr>
        <w:t xml:space="preserve"> </w:t>
      </w:r>
    </w:p>
  </w:footnote>
  <w:footnote w:id="54">
    <w:p w:rsidR="00574AD5" w:rsidRPr="007A7A4F" w:rsidRDefault="00574AD5" w:rsidP="00897987">
      <w:pPr>
        <w:pStyle w:val="FootnoteText"/>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Ultimately, Rawls’s political theory is liberal, not democratic—as even </w:t>
      </w:r>
      <w:proofErr w:type="spellStart"/>
      <w:r w:rsidRPr="007A7A4F">
        <w:rPr>
          <w:rFonts w:ascii="Times New Roman" w:hAnsi="Times New Roman" w:cs="Times New Roman"/>
        </w:rPr>
        <w:t>Habermas</w:t>
      </w:r>
      <w:proofErr w:type="spellEnd"/>
      <w:r w:rsidRPr="007A7A4F">
        <w:rPr>
          <w:rFonts w:ascii="Times New Roman" w:hAnsi="Times New Roman" w:cs="Times New Roman"/>
        </w:rPr>
        <w:t xml:space="preserve"> points out, Rawls’s argument “demotes the democratic process to an inferior status” whenever it conflicts with the “priority of liberal rights.” See </w:t>
      </w:r>
      <w:proofErr w:type="spellStart"/>
      <w:r w:rsidRPr="007A7A4F">
        <w:rPr>
          <w:rFonts w:ascii="Times New Roman" w:hAnsi="Times New Roman" w:cs="Times New Roman"/>
        </w:rPr>
        <w:t>Habermas</w:t>
      </w:r>
      <w:proofErr w:type="spellEnd"/>
      <w:r w:rsidRPr="007A7A4F">
        <w:rPr>
          <w:rFonts w:ascii="Times New Roman" w:hAnsi="Times New Roman" w:cs="Times New Roman"/>
        </w:rPr>
        <w:t>, “Reconciliation through the Public Use of Reason,” 128.</w:t>
      </w:r>
    </w:p>
  </w:footnote>
  <w:footnote w:id="55">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proofErr w:type="spellStart"/>
      <w:r w:rsidRPr="007A7A4F">
        <w:rPr>
          <w:rFonts w:ascii="Times New Roman" w:hAnsi="Times New Roman" w:cs="Times New Roman"/>
        </w:rPr>
        <w:t>Habermas’s</w:t>
      </w:r>
      <w:proofErr w:type="spellEnd"/>
      <w:r w:rsidRPr="007A7A4F">
        <w:rPr>
          <w:rFonts w:ascii="Times New Roman" w:hAnsi="Times New Roman" w:cs="Times New Roman"/>
        </w:rPr>
        <w:t xml:space="preserve"> own critique of Schmitt makes no effort to respond to his basic point about the “Jacobin logic” of democratic theory, i.e., about how to deal with the problem of an antidemocratic </w:t>
      </w:r>
      <w:r w:rsidRPr="007A7A4F">
        <w:rPr>
          <w:rFonts w:ascii="Times New Roman" w:hAnsi="Times New Roman" w:cs="Times New Roman"/>
          <w:i/>
        </w:rPr>
        <w:t>demos</w:t>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e4l9eyzH","properties":{"formattedCitation":"Habermas, \\uc0\\u8220{}The Horrors of Autonomy: Carl Schmitt in English.\\uc0\\u8221{}","plainCitation":"Habermas, “The Horrors of Autonomy: Carl Schmitt in English.”","dontUpdate":true,"noteIndex":53},"citationItems":[{"id":1245,"uris":["http://zotero.org/users/local/DRTxlpkC/items/XUA6444Y"],"uri":["http://zotero.org/users/local/DRTxlpkC/items/XUA6444Y"],"itemData":{"id":1245,"type":"chapter","title":"The Horrors of Autonomy: Carl Schmitt in English","container-title":"The New Conservatism: Cultural Criticism and the Historians' Debate","publisher":"MIT Press","publisher-place":"Cambridge","page":"128-139","event-place":"Cambridge","author":[{"family":"Habermas","given":"Jürgen"}],"translator":[{"family":"Nicholsen","given":"Shierry Weber"}],"issued":{"date-parts":[["198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Habermas, “The Horrors of Autonomy: Carl Schmitt in English,”</w:t>
      </w:r>
      <w:r w:rsidRPr="007A7A4F">
        <w:rPr>
          <w:rFonts w:ascii="Times New Roman" w:hAnsi="Times New Roman" w:cs="Times New Roman"/>
        </w:rPr>
        <w:fldChar w:fldCharType="end"/>
      </w:r>
      <w:r w:rsidRPr="007A7A4F">
        <w:rPr>
          <w:rFonts w:ascii="Times New Roman" w:hAnsi="Times New Roman" w:cs="Times New Roman"/>
        </w:rPr>
        <w:t xml:space="preserve"> esp. 138-39.</w:t>
      </w:r>
    </w:p>
  </w:footnote>
  <w:footnote w:id="56">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proofErr w:type="spellStart"/>
      <w:r w:rsidRPr="007A7A4F">
        <w:rPr>
          <w:rFonts w:ascii="Times New Roman" w:hAnsi="Times New Roman" w:cs="Times New Roman"/>
        </w:rPr>
        <w:t>Honig</w:t>
      </w:r>
      <w:proofErr w:type="spellEnd"/>
      <w:r w:rsidRPr="007A7A4F">
        <w:rPr>
          <w:rFonts w:ascii="Times New Roman" w:hAnsi="Times New Roman" w:cs="Times New Roman"/>
        </w:rPr>
        <w:t>, “Between Decision and Deliberation,” 1</w:t>
      </w:r>
    </w:p>
  </w:footnote>
  <w:footnote w:id="57">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ZOngyr1J","properties":{"formattedCitation":"Estlund, \\uc0\\u8220{}Epistemic Proceduralism and Democratic Authority.\\uc0\\u8221{}","plainCitation":"Estlund, “Epistemic Proceduralism and Democratic Authority.”","dontUpdate":true,"noteIndex":55},"citationItems":[{"id":1240,"uris":["http://zotero.org/users/local/DRTxlpkC/items/G538UWUR"],"uri":["http://zotero.org/users/local/DRTxlpkC/items/G538UWUR"],"itemData":{"id":1240,"type":"chapter","title":"Epistemic Proceduralism and Democratic Authority","container-title":"Does Truth Matter?: Democracy and Public Space","publisher":"Springer","source":"Google Books","abstract":"The claim once made by philosophers of unique knowledge of the essence of humanity and society has fallen into disrepute. Neither Platonic forms, divine revelation nor metaphysical truth can serve as the ground for legitimating social and political norms. On the political level many seem to agree that democracy doesn’t need foundations. Nor are its citizens expected to discuss the worth of their comprehensive conceptions of the good life. According to Rawls, for example, we have to accept that \"politics in a democratic society can never be guided by what we see as the whole truth (...)\". (1993: 243) And yet we still call upon truth when we participate in defining the basic structure our society and argue why our opinions, beliefs and preferences need to be taken seriously. We do not think that our views need to be taken into account by others because they are our views, but because we think they are true. If in a democratic society citizens have to deal with the challenge of affirming their claims as true, we need to analyse the precise relationship between truth and democracy. Does truth matter to democracy and if so, what is the place of truth in democratic politics? How can citizens affirm the truth of their claims and accept - at the same time - that their truth is just one amongst many? Our book centers on the role of the public sphere in these pressing questions. It tries to give a comprehensive answer to these questions from the perspective of the main approaches of contemporary democratic theory: deliberative democracy, political pragmatism and liberalism. A confrontation of these approaches, will result in a more encompassing philosophical understanding of our plural democracy, which – in this era of globalization - is more complex than ever before.   Because a good understanding of the function, meaning and shortcomings of the public sphere is essential to answering these questions, a good deal of the book addresses these issues. Historically, after all, the idea that citizens have to engage each other in discussion in order to determine the structure and goals of society, is connected to the rational ideal of a public sphere where conflicting views can be expressed, formed, and transformed. But hasn’t the collective decision making in which everyone participates on an equal footing turned out to be a deceptive ideal or a simple illusion? Not every individual in society has equal access to the podium. Furthermore, power, being an inevitable feature of the public sphere, seems to permanently endanger its democratic value. Moreover, the existence of this sphere depends on a specific ethos and particular public spaces where citizens are called upon to present themselves as citizens, as people taking responsibility for their society. It is not clear whether this ethos and these spaces exist at all, and if so, if they preserved their ascribed capacity for constituting ‘democratic’ truth? By answering these questions we expect to deepen our understanding of the relation between truth and democracy.","ISBN":"978-1-4020-8849-0","note":"Google-Books-ID: rwRdV5gv7Z8C","language":"en","editor":[{"family":"Tinnevelt","given":"Ronald"},{"family":"Geenens","given":"Raf"}],"author":[{"family":"Estlund","given":"David M."}],"issued":{"date-parts":[["200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Estlund, “Epistemic Proceduralism and Democratic Authority,”</w:t>
      </w:r>
      <w:r w:rsidRPr="007A7A4F">
        <w:rPr>
          <w:rFonts w:ascii="Times New Roman" w:hAnsi="Times New Roman" w:cs="Times New Roman"/>
        </w:rPr>
        <w:fldChar w:fldCharType="end"/>
      </w:r>
      <w:r w:rsidRPr="007A7A4F">
        <w:rPr>
          <w:rFonts w:ascii="Times New Roman" w:hAnsi="Times New Roman" w:cs="Times New Roman"/>
        </w:rPr>
        <w:t xml:space="preserve"> 17.</w:t>
      </w:r>
    </w:p>
  </w:footnote>
  <w:footnote w:id="58">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Cf.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QQF3ymJq","properties":{"formattedCitation":"Plott, \\uc0\\u8220{}\\uc0\\u8216{}We\\uc0\\u8217{}Re All Tired of Being Called Racists.\\uc0\\u8217{}\\uc0\\u8221{}","plainCitation":"Plott, “‘We’Re All Tired of Being Called Racists.’”","dontUpdate":true,"noteIndex":56},"citationItems":[{"id":1242,"uris":["http://zotero.org/users/local/DRTxlpkC/items/HG9V5YNY"],"uri":["http://zotero.org/users/local/DRTxlpkC/items/HG9V5YNY"],"itemData":{"id":1242,"type":"webpage","title":"‘We’re All Tired of Being Called Racists’","container-title":"The Atlantic","abstract":"At Donald Trump’s rally in Cincinnati, droves of attendees made it clear that they stood with the president despite his recent comments.","URL":"https://www.theatlantic.com/politics/archive/2019/08/trump-supporters-called-racists/595333/","language":"en-US","author":[{"family":"Plott","given":"Elaina"}],"issued":{"date-parts":[["2019",8,2]]},"accessed":{"date-parts":[["2019",8,9]]}}}],"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Plott, “‘We’re All Tired of Being Called Racists.’”</w:t>
      </w:r>
      <w:r w:rsidRPr="007A7A4F">
        <w:rPr>
          <w:rFonts w:ascii="Times New Roman" w:hAnsi="Times New Roman" w:cs="Times New Roman"/>
        </w:rPr>
        <w:fldChar w:fldCharType="end"/>
      </w:r>
    </w:p>
  </w:footnote>
  <w:footnote w:id="59">
    <w:p w:rsidR="00574AD5" w:rsidRPr="00F1667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00F1667F">
        <w:rPr>
          <w:rFonts w:ascii="Times New Roman" w:hAnsi="Times New Roman" w:cs="Times New Roman"/>
        </w:rPr>
        <w:t xml:space="preserve"> See Busk, </w:t>
      </w:r>
      <w:r w:rsidR="00F1667F">
        <w:rPr>
          <w:rFonts w:ascii="Times New Roman" w:hAnsi="Times New Roman" w:cs="Times New Roman"/>
          <w:i/>
        </w:rPr>
        <w:t>Democracy in Spite of the Demos</w:t>
      </w:r>
      <w:r w:rsidR="00F1667F">
        <w:rPr>
          <w:rFonts w:ascii="Times New Roman" w:hAnsi="Times New Roman" w:cs="Times New Roman"/>
        </w:rPr>
        <w:t>, 51-83, and “Radical Democracy with what Demos?”</w:t>
      </w:r>
    </w:p>
  </w:footnote>
  <w:footnote w:id="60">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aeQ0qPRR","properties":{"formattedCitation":"Hibbing and Theiss-Morse, {\\i{}Stealth Democracy}.","plainCitation":"Hibbing and Theiss-Morse, Stealth Democracy.","noteIndex":58},"citationItems":[{"id":1000,"uris":["http://zotero.org/users/local/DRTxlpkC/items/V4CQW6TU"],"uri":["http://zotero.org/users/local/DRTxlpkC/items/V4CQW6TU"],"itemData":{"id":1000,"type":"book","title":"Stealth Democracy","publisher":"Cambridge University Press","publisher-place":"Cambridge","event-place":"Cambridge","author":[{"family":"Hibbing","given":"John R."},{"family":"Theiss-Morse","given":"Elizabeth"}],"issued":{"date-parts":[["2002"]]}}}],"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Hibbing and Theiss-Morse, </w:t>
      </w:r>
      <w:r w:rsidRPr="007A7A4F">
        <w:rPr>
          <w:rFonts w:ascii="Times New Roman" w:hAnsi="Times New Roman" w:cs="Times New Roman"/>
          <w:i/>
          <w:iCs/>
        </w:rPr>
        <w:t>Stealth Democracy</w:t>
      </w:r>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This book argues that most people in contemporary “democracies” have little to no interest in participating in politics. </w:t>
      </w:r>
    </w:p>
  </w:footnote>
  <w:footnote w:id="61">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lVIiuowP","properties":{"formattedCitation":"Ochoa Espejo, \\uc0\\u8220{}Power to Whom? The People between Procedure and Populism.\\uc0\\u8221{}","plainCitation":"Ochoa Espejo, “Power to Whom? The People between Procedure and Populism.”","dontUpdate":true,"noteIndex":59},"citationItems":[{"id":1194,"uris":["http://zotero.org/users/local/DRTxlpkC/items/LIU2KR9B"],"uri":["http://zotero.org/users/local/DRTxlpkC/items/LIU2KR9B"],"itemData":{"id":1194,"type":"chapter","title":"Power to Whom? The People between Procedure and Populism","container-title":"The Promise and Perils of Populism","publisher":"University of Kentucky Press","publisher-place":"Lexington","page":"59-90","event-place":"Lexington","author":[{"family":"Ochoa Espejo","given":"Paulina"}],"editor":[{"family":"Torre","given":"Carlos","non-dropping-particle":"de la"}],"issued":{"date-parts":[["2015"]]}}}],"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Ochoa Espejo, “Power to Whom? The People between Procedure and Populism”</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dJEgWIeh","properties":{"formattedCitation":"Abts and Rummens, \\uc0\\u8220{}Populism versus Democracy.\\uc0\\u8221{}","plainCitation":"Abts and Rummens, “Populism versus Democracy.”","dontUpdate":true,"noteIndex":59},"citationItems":[{"id":1199,"uris":["http://zotero.org/users/local/DRTxlpkC/items/TVTBGZV2"],"uri":["http://zotero.org/users/local/DRTxlpkC/items/TVTBGZV2"],"itemData":{"id":1199,"type":"article-journal","title":"Populism versus Democracy","container-title":"Political Studies","page":"405-424","volume":"55","author":[{"family":"Abts","given":"Koen"},{"family":"Rummens","given":"Stefan"}],"issued":{"date-parts":[["2007"]]}}}],"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Abts and Rummens, “Populism versus Democracy”</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nlZIFDxs","properties":{"formattedCitation":"M\\uc0\\u252{}ller, {\\i{}What Is Populism?}","plainCitation":"Müller, What Is Populism?","noteIndex":59},"citationItems":[{"id":1029,"uris":["http://zotero.org/users/local/DRTxlpkC/items/PJ5IGMBL"],"uri":["http://zotero.org/users/local/DRTxlpkC/items/PJ5IGMBL"],"itemData":{"id":1029,"type":"book","title":"What is Populism?","publisher":"University of Pennsylvania Press","publisher-place":"Philadelphia","event-place":"Philadelphia","author":[{"family":"Müller","given":"Jan-Werner"}],"issued":{"date-parts":[["201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Müller, </w:t>
      </w:r>
      <w:r w:rsidRPr="007A7A4F">
        <w:rPr>
          <w:rFonts w:ascii="Times New Roman" w:hAnsi="Times New Roman" w:cs="Times New Roman"/>
          <w:i/>
          <w:iCs/>
        </w:rPr>
        <w:t>What Is Populism?</w:t>
      </w:r>
      <w:r w:rsidRPr="007A7A4F">
        <w:rPr>
          <w:rFonts w:ascii="Times New Roman" w:hAnsi="Times New Roman" w:cs="Times New Roman"/>
        </w:rPr>
        <w:fldChar w:fldCharType="end"/>
      </w:r>
    </w:p>
  </w:footnote>
  <w:footnote w:id="62">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h18LyAlq","properties":{"formattedCitation":"Mudde and Kaltwasser, \\uc0\\u8220{}Exclusionary vs. Inclusionary Populism: Comparing Contemporary Europe and Latin America.\\uc0\\u8221{}","plainCitation":"Mudde and Kaltwasser, “Exclusionary vs. Inclusionary Populism: Comparing Contemporary Europe and Latin America.”","noteIndex":60},"citationItems":[{"id":1200,"uris":["http://zotero.org/users/local/DRTxlpkC/items/IUMAZUHU"],"uri":["http://zotero.org/users/local/DRTxlpkC/items/IUMAZUHU"],"itemData":{"id":1200,"type":"article-journal","title":"Exclusionary vs. Inclusionary Populism: Comparing Contemporary Europe and Latin America","container-title":"Government and Opposition","page":"147-174","volume":"48","issue":"2","author":[{"family":"Mudde","given":"Cas"},{"family":"Kaltwasser","given":"Cristóbal Rovira"}],"issued":{"date-parts":[["2013"]]}}}],"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Mudde and Kaltwasser, “Exclusionary vs. Inclusionary Populism: Comparing Contemporary Europe and Latin America.”</w:t>
      </w:r>
      <w:r w:rsidRPr="007A7A4F">
        <w:rPr>
          <w:rFonts w:ascii="Times New Roman" w:hAnsi="Times New Roman" w:cs="Times New Roman"/>
        </w:rPr>
        <w:fldChar w:fldCharType="end"/>
      </w:r>
    </w:p>
  </w:footnote>
  <w:footnote w:id="63">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m7XoHrT2","properties":{"formattedCitation":"Panizza, {\\i{}Populism and the Mirror of Democracy}.","plainCitation":"Panizza, Populism and the Mirror of Democracy.","dontUpdate":true,"noteIndex":61},"citationItems":[{"id":525,"uris":["http://zotero.org/users/local/DRTxlpkC/items/WNRVGY89"],"uri":["http://zotero.org/users/local/DRTxlpkC/items/WNRVGY89"],"itemData":{"id":525,"type":"book","title":"Populism and the Mirror of Democracy","publisher":"Verso","publisher-place":"London","number-of-pages":"368","source":"Amazon","event-place":"London","abstract":"Populism raises awkward questions about modern forms of democracy. It often represents the ugly face of the people. It is neither the highest form of democracy nor its enemy. It is, rather, a mirror in which democracy may contemplate itself, warts and all, in a discovery of itself and what it lacks. This definitive collection, edited by one of the worlds pre-eminent authorities on populism, Francisco Panizza, combines theoretical essays with a number of specially commissioned case studies on populist politics.","language":"English","editor":[{"family":"Panizza","given":"Francisco"}],"issued":{"date-parts":[["2005"]]}}}],"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Panizza, </w:t>
      </w:r>
      <w:r w:rsidRPr="007A7A4F">
        <w:rPr>
          <w:rFonts w:ascii="Times New Roman" w:hAnsi="Times New Roman" w:cs="Times New Roman"/>
          <w:i/>
          <w:iCs/>
        </w:rPr>
        <w:t>Populism and the Mirror of Democracy</w:t>
      </w:r>
      <w:r w:rsidRPr="007A7A4F">
        <w:rPr>
          <w:rFonts w:ascii="Times New Roman" w:hAnsi="Times New Roman" w:cs="Times New Roman"/>
          <w:iCs/>
        </w:rPr>
        <w:t>, 30-31</w:t>
      </w:r>
      <w:r w:rsidRPr="007A7A4F">
        <w:rPr>
          <w:rFonts w:ascii="Times New Roman" w:hAnsi="Times New Roman" w:cs="Times New Roman"/>
        </w:rPr>
        <w:t>.</w:t>
      </w:r>
      <w:r w:rsidRPr="007A7A4F">
        <w:rPr>
          <w:rFonts w:ascii="Times New Roman" w:hAnsi="Times New Roman" w:cs="Times New Roman"/>
        </w:rPr>
        <w:fldChar w:fldCharType="end"/>
      </w:r>
    </w:p>
  </w:footnote>
  <w:footnote w:id="64">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chmitt, </w:t>
      </w:r>
      <w:r w:rsidRPr="007A7A4F">
        <w:rPr>
          <w:rFonts w:ascii="Times New Roman" w:hAnsi="Times New Roman" w:cs="Times New Roman"/>
          <w:i/>
        </w:rPr>
        <w:t>Parliamentary Democracy</w:t>
      </w:r>
      <w:r w:rsidRPr="007A7A4F">
        <w:rPr>
          <w:rFonts w:ascii="Times New Roman" w:hAnsi="Times New Roman" w:cs="Times New Roman"/>
        </w:rPr>
        <w:t>, 31.</w:t>
      </w:r>
    </w:p>
  </w:footnote>
  <w:footnote w:id="65">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w:t>
      </w:r>
      <w:proofErr w:type="spellStart"/>
      <w:r w:rsidRPr="007A7A4F">
        <w:rPr>
          <w:rFonts w:ascii="Times New Roman" w:hAnsi="Times New Roman" w:cs="Times New Roman"/>
        </w:rPr>
        <w:t>Mouffe</w:t>
      </w:r>
      <w:proofErr w:type="spellEnd"/>
      <w:r w:rsidRPr="007A7A4F">
        <w:rPr>
          <w:rFonts w:ascii="Times New Roman" w:hAnsi="Times New Roman" w:cs="Times New Roman"/>
        </w:rPr>
        <w:t xml:space="preserve">, </w:t>
      </w:r>
      <w:r w:rsidRPr="007A7A4F">
        <w:rPr>
          <w:rFonts w:ascii="Times New Roman" w:hAnsi="Times New Roman" w:cs="Times New Roman"/>
          <w:i/>
        </w:rPr>
        <w:t>The Return of the Political</w:t>
      </w:r>
      <w:r w:rsidRPr="007A7A4F">
        <w:rPr>
          <w:rFonts w:ascii="Times New Roman" w:hAnsi="Times New Roman" w:cs="Times New Roman"/>
        </w:rPr>
        <w:t>, 109-110.</w:t>
      </w:r>
    </w:p>
  </w:footnote>
  <w:footnote w:id="66">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Among the many relevant passages, see Republic, 431c, 493e-49, 561d, 563d-564b, and 473d, as well as Protagoras, 319be.  </w:t>
      </w:r>
    </w:p>
  </w:footnote>
  <w:footnote w:id="67">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chmitt, </w:t>
      </w:r>
      <w:r w:rsidRPr="007A7A4F">
        <w:rPr>
          <w:rFonts w:ascii="Times New Roman" w:hAnsi="Times New Roman" w:cs="Times New Roman"/>
          <w:i/>
        </w:rPr>
        <w:t>Parliamentary Democracy</w:t>
      </w:r>
      <w:r w:rsidRPr="007A7A4F">
        <w:rPr>
          <w:rFonts w:ascii="Times New Roman" w:hAnsi="Times New Roman" w:cs="Times New Roman"/>
        </w:rPr>
        <w:t>, 29.</w:t>
      </w:r>
    </w:p>
  </w:footnote>
  <w:footnote w:id="68">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In the preface to the second edition of </w:t>
      </w:r>
      <w:proofErr w:type="spellStart"/>
      <w:r w:rsidRPr="007A7A4F">
        <w:rPr>
          <w:rFonts w:ascii="Times New Roman" w:hAnsi="Times New Roman" w:cs="Times New Roman"/>
          <w:i/>
        </w:rPr>
        <w:t>Parlamentarismus</w:t>
      </w:r>
      <w:proofErr w:type="spellEnd"/>
      <w:r w:rsidRPr="007A7A4F">
        <w:rPr>
          <w:rFonts w:ascii="Times New Roman" w:hAnsi="Times New Roman" w:cs="Times New Roman"/>
        </w:rPr>
        <w:t xml:space="preserve">, Schmitt calls Lippmann’s </w:t>
      </w:r>
      <w:r w:rsidRPr="007A7A4F">
        <w:rPr>
          <w:rFonts w:ascii="Times New Roman" w:hAnsi="Times New Roman" w:cs="Times New Roman"/>
          <w:i/>
        </w:rPr>
        <w:t xml:space="preserve">Public Opinion </w:t>
      </w:r>
      <w:r w:rsidRPr="007A7A4F">
        <w:rPr>
          <w:rFonts w:ascii="Times New Roman" w:hAnsi="Times New Roman" w:cs="Times New Roman"/>
        </w:rPr>
        <w:t xml:space="preserve">a “very shrewd, although too psychological book” (6). </w:t>
      </w:r>
      <w:proofErr w:type="spellStart"/>
      <w:r w:rsidRPr="007A7A4F">
        <w:rPr>
          <w:rFonts w:ascii="Times New Roman" w:hAnsi="Times New Roman" w:cs="Times New Roman"/>
        </w:rPr>
        <w:t>Cherneski</w:t>
      </w:r>
      <w:proofErr w:type="spellEnd"/>
      <w:r w:rsidRPr="007A7A4F">
        <w:rPr>
          <w:rFonts w:ascii="Times New Roman" w:hAnsi="Times New Roman" w:cs="Times New Roman"/>
        </w:rPr>
        <w:t xml:space="preserve"> argues that Schumpeter developed his form of “elitist democracy” </w:t>
      </w:r>
      <w:r w:rsidRPr="007A7A4F">
        <w:rPr>
          <w:rFonts w:ascii="Times New Roman" w:hAnsi="Times New Roman" w:cs="Times New Roman"/>
          <w:i/>
        </w:rPr>
        <w:t xml:space="preserve">against </w:t>
      </w:r>
      <w:r w:rsidRPr="007A7A4F">
        <w:rPr>
          <w:rFonts w:ascii="Times New Roman" w:hAnsi="Times New Roman" w:cs="Times New Roman"/>
        </w:rPr>
        <w:t xml:space="preserve">Schmitt; they nevertheless make use of very similar arguments. </w:t>
      </w:r>
    </w:p>
  </w:footnote>
  <w:footnote w:id="69">
    <w:p w:rsidR="00574AD5" w:rsidRPr="007A7A4F" w:rsidRDefault="00574AD5" w:rsidP="00897987">
      <w:pPr>
        <w:pStyle w:val="FootnoteText"/>
        <w:jc w:val="both"/>
        <w:rPr>
          <w:rFonts w:ascii="Times New Roman" w:hAnsi="Times New Roman" w:cs="Times New Roman"/>
        </w:rPr>
      </w:pPr>
      <w:r w:rsidRPr="007A7A4F">
        <w:rPr>
          <w:rStyle w:val="FootnoteReference"/>
          <w:rFonts w:ascii="Times New Roman" w:hAnsi="Times New Roman" w:cs="Times New Roman"/>
        </w:rPr>
        <w:footnoteRef/>
      </w:r>
      <w:r w:rsidRPr="007A7A4F">
        <w:rPr>
          <w:rFonts w:ascii="Times New Roman" w:hAnsi="Times New Roman" w:cs="Times New Roman"/>
        </w:rPr>
        <w:t xml:space="preserve"> See Schmitt, </w:t>
      </w:r>
      <w:r w:rsidRPr="007A7A4F">
        <w:rPr>
          <w:rFonts w:ascii="Times New Roman" w:hAnsi="Times New Roman" w:cs="Times New Roman"/>
          <w:i/>
        </w:rPr>
        <w:t>Parliamentary Democracy</w:t>
      </w:r>
      <w:r w:rsidRPr="007A7A4F">
        <w:rPr>
          <w:rFonts w:ascii="Times New Roman" w:hAnsi="Times New Roman" w:cs="Times New Roman"/>
        </w:rPr>
        <w:t xml:space="preserve">, 75-76;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N0OUGYzE","properties":{"formattedCitation":"Schmitt, {\\i{}The Concept of the Political}.","plainCitation":"Schmitt, The Concept of the Political.","dontUpdate":true,"noteIndex":67},"citationItems":[{"id":542,"uris":["http://zotero.org/users/local/DRTxlpkC/items/H85WQHV5"],"uri":["http://zotero.org/users/local/DRTxlpkC/items/H85WQHV5"],"itemData":{"id":542,"type":"book","title":"The Concept of the Political: Expanded Edition","publisher":"The University of Chicago Press","publisher-place":"Chicago","number-of-pages":"126","source":"Amazon","event-place":"Chicago","abstract":"In this, his most influential work, legal theorist and political philosopher Carl Schmitt argues that liberalism’s basis in individual rights cannot provide a reasonable justification for sacrificing oneself for the state—a critique as cogent today as when it first appeared. George Schwab’s introduction to his translation of the 1932 German edition highlights Schmitt’s intellectual journey through the turbulent period of German history leading to the Hitlerian one-party state. In addition to analysis by Leo Strauss and a foreword by Tracy B. Strong placing Schmitt’s work into contemporary context, this expanded edition also includes a translation of Schmitt’s 1929 lecture “The Age of Neutralizations and Depoliticizations,” which the author himself added to the 1932 edition of the book. An essential update on a modern classic, The Concept of the Political, Expanded Edition belongs on the bookshelf of anyone interested in political theory or philosophy.","title-short":"The Concept of the Political","language":"English","author":[{"family":"Schmitt","given":"Carl"}],"translator":[{"family":"Schwab","given":"George"}],"issued":{"date-parts":[["2007"]]}}}],"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chmitt, </w:t>
      </w:r>
      <w:r w:rsidRPr="007A7A4F">
        <w:rPr>
          <w:rFonts w:ascii="Times New Roman" w:hAnsi="Times New Roman" w:cs="Times New Roman"/>
          <w:i/>
          <w:iCs/>
        </w:rPr>
        <w:t>The Concept of the Political</w:t>
      </w:r>
      <w:r w:rsidRPr="007A7A4F">
        <w:rPr>
          <w:rFonts w:ascii="Times New Roman" w:hAnsi="Times New Roman" w:cs="Times New Roman"/>
          <w:iCs/>
        </w:rPr>
        <w:t>, 49-64</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w4mz0Y0o","properties":{"formattedCitation":"Schmitt, {\\i{}On the Three Types of Juristic Thought}.","plainCitation":"Schmitt, On the Three Types of Juristic Thought.","dontUpdate":true,"noteIndex":67},"citationItems":[{"id":1247,"uris":["http://zotero.org/users/local/DRTxlpkC/items/ZGN575R8"],"uri":["http://zotero.org/users/local/DRTxlpkC/items/ZGN575R8"],"itemData":{"id":1247,"type":"book","title":"On the Three Types of Juristic Thought","publisher":"Praeger","publisher-place":"Westport, Connecticut","event-place":"Westport, Connecticut","author":[{"family":"Schmitt","given":"Carl"}],"translator":[{"family":"Bendersky","given":"Joseph W."}],"issued":{"date-parts":[["2004"]]}}}],"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chmitt, </w:t>
      </w:r>
      <w:r w:rsidRPr="007A7A4F">
        <w:rPr>
          <w:rFonts w:ascii="Times New Roman" w:hAnsi="Times New Roman" w:cs="Times New Roman"/>
          <w:i/>
          <w:iCs/>
        </w:rPr>
        <w:t>On the Three Types of Juristic Thought</w:t>
      </w:r>
      <w:r w:rsidRPr="007A7A4F">
        <w:rPr>
          <w:rFonts w:ascii="Times New Roman" w:hAnsi="Times New Roman" w:cs="Times New Roman"/>
          <w:iCs/>
        </w:rPr>
        <w:t>, 47-57</w:t>
      </w:r>
      <w:r w:rsidRPr="007A7A4F">
        <w:rPr>
          <w:rFonts w:ascii="Times New Roman" w:hAnsi="Times New Roman" w:cs="Times New Roman"/>
        </w:rPr>
        <w:fldChar w:fldCharType="end"/>
      </w:r>
      <w:r w:rsidRPr="007A7A4F">
        <w:rPr>
          <w:rFonts w:ascii="Times New Roman" w:hAnsi="Times New Roman" w:cs="Times New Roman"/>
        </w:rPr>
        <w:t xml:space="preserve">, 75-83, 89-99;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GoNJUlRE","properties":{"formattedCitation":"Schmitt, {\\i{}Land and Sea: A World-Historical Meditation}.","plainCitation":"Schmitt, Land and Sea: A World-Historical Meditation.","dontUpdate":true,"noteIndex":67},"citationItems":[{"id":1248,"uris":["http://zotero.org/users/local/DRTxlpkC/items/IQXQUXCY"],"uri":["http://zotero.org/users/local/DRTxlpkC/items/IQXQUXCY"],"itemData":{"id":1248,"type":"book","title":"Land and Sea: A World-Historical Meditation","publisher":"Telos Press","publisher-place":"Candor, New York","event-place":"Candor, New York","author":[{"family":"Schmitt","given":"Carl"}],"translator":[{"family":"Zeitlin","given":"Samuel Garret"}],"editor":[{"family":"Berman","given":"Russell A."},{"family":"Zeitlin","given":"Samuel Garret"}],"issued":{"date-parts":[["2015"]]}}}],"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chmitt, </w:t>
      </w:r>
      <w:r w:rsidRPr="007A7A4F">
        <w:rPr>
          <w:rFonts w:ascii="Times New Roman" w:hAnsi="Times New Roman" w:cs="Times New Roman"/>
          <w:i/>
          <w:iCs/>
        </w:rPr>
        <w:t>Land and Sea: A World-Historical Meditation</w:t>
      </w:r>
      <w:r w:rsidRPr="007A7A4F">
        <w:rPr>
          <w:rFonts w:ascii="Times New Roman" w:hAnsi="Times New Roman" w:cs="Times New Roman"/>
          <w:iCs/>
        </w:rPr>
        <w:t>, 59-68</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NGjBWffc","properties":{"formattedCitation":"Schmitt, {\\i{}The Nomos of the Earth}.","plainCitation":"Schmitt, The Nomos of the Earth.","dontUpdate":true,"noteIndex":67},"citationItems":[{"id":1249,"uris":["http://zotero.org/users/local/DRTxlpkC/items/WY7ULGFM"],"uri":["http://zotero.org/users/local/DRTxlpkC/items/WY7ULGFM"],"itemData":{"id":1249,"type":"book","title":"The Nomos of the Earth","publisher":"Telos Press","publisher-place":"Candor, New York","event-place":"Candor, New York","author":[{"family":"Schmitt","given":"Carl"}],"translator":[{"family":"Ulmen","given":"G.L."}],"issued":{"date-parts":[["2006"]]}}}],"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chmitt, </w:t>
      </w:r>
      <w:r w:rsidRPr="007A7A4F">
        <w:rPr>
          <w:rFonts w:ascii="Times New Roman" w:hAnsi="Times New Roman" w:cs="Times New Roman"/>
          <w:i/>
          <w:iCs/>
        </w:rPr>
        <w:t>The Nomos of the Earth</w:t>
      </w:r>
      <w:r w:rsidRPr="007A7A4F">
        <w:rPr>
          <w:rFonts w:ascii="Times New Roman" w:hAnsi="Times New Roman" w:cs="Times New Roman"/>
        </w:rPr>
        <w:t>, 147-148</w:t>
      </w:r>
      <w:r w:rsidRPr="007A7A4F">
        <w:rPr>
          <w:rFonts w:ascii="Times New Roman" w:hAnsi="Times New Roman" w:cs="Times New Roman"/>
        </w:rPr>
        <w:fldChar w:fldCharType="end"/>
      </w:r>
      <w:r w:rsidRPr="007A7A4F">
        <w:rPr>
          <w:rFonts w:ascii="Times New Roman" w:hAnsi="Times New Roman" w:cs="Times New Roman"/>
        </w:rPr>
        <w:t xml:space="preserve">;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Fvek4Xct","properties":{"formattedCitation":"Schmitt, {\\i{}Theory of the Partisan}.","plainCitation":"Schmitt, Theory of the Partisan.","dontUpdate":true,"noteIndex":67},"citationItems":[{"id":1250,"uris":["http://zotero.org/users/local/DRTxlpkC/items/APUCDWKM"],"uri":["http://zotero.org/users/local/DRTxlpkC/items/APUCDWKM"],"itemData":{"id":1250,"type":"book","title":"Theory of the Partisan","publisher":"Telos Press","publisher-place":"Candor, New York","event-place":"Candor, New York","author":[{"family":"Schmitt","given":"Carl"}],"translator":[{"family":"Ulmen","given":"G.L."}],"issued":{"date-parts":[["2007"]]}}}],"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Schmitt, </w:t>
      </w:r>
      <w:r w:rsidRPr="007A7A4F">
        <w:rPr>
          <w:rFonts w:ascii="Times New Roman" w:hAnsi="Times New Roman" w:cs="Times New Roman"/>
          <w:i/>
          <w:iCs/>
        </w:rPr>
        <w:t>Theory of the Partisan</w:t>
      </w:r>
      <w:r w:rsidRPr="007A7A4F">
        <w:rPr>
          <w:rFonts w:ascii="Times New Roman" w:hAnsi="Times New Roman" w:cs="Times New Roman"/>
          <w:iCs/>
        </w:rPr>
        <w:t>, 85-95</w:t>
      </w:r>
      <w:r w:rsidRPr="007A7A4F">
        <w:rPr>
          <w:rFonts w:ascii="Times New Roman" w:hAnsi="Times New Roman" w:cs="Times New Roman"/>
        </w:rPr>
        <w:t>.</w:t>
      </w:r>
      <w:r w:rsidRPr="007A7A4F">
        <w:rPr>
          <w:rFonts w:ascii="Times New Roman" w:hAnsi="Times New Roman" w:cs="Times New Roman"/>
        </w:rPr>
        <w:fldChar w:fldCharType="end"/>
      </w:r>
      <w:r w:rsidRPr="007A7A4F">
        <w:rPr>
          <w:rFonts w:ascii="Times New Roman" w:hAnsi="Times New Roman" w:cs="Times New Roman"/>
        </w:rPr>
        <w:t xml:space="preserve"> The best commentary on this theme in Schmitt’s work is </w:t>
      </w:r>
      <w:r w:rsidRPr="007A7A4F">
        <w:rPr>
          <w:rFonts w:ascii="Times New Roman" w:hAnsi="Times New Roman" w:cs="Times New Roman"/>
        </w:rPr>
        <w:fldChar w:fldCharType="begin"/>
      </w:r>
      <w:r w:rsidRPr="007A7A4F">
        <w:rPr>
          <w:rFonts w:ascii="Times New Roman" w:hAnsi="Times New Roman" w:cs="Times New Roman"/>
        </w:rPr>
        <w:instrText xml:space="preserve"> ADDIN ZOTERO_ITEM CSL_CITATION {"citationID":"bo0WD6aP","properties":{"formattedCitation":"Balakrishnan, {\\i{}The Enemy: An Intellectual Portrait of Carl Schmitt}.","plainCitation":"Balakrishnan, The Enemy: An Intellectual Portrait of Carl Schmitt.","dontUpdate":true,"noteIndex":67},"citationItems":[{"id":1252,"uris":["http://zotero.org/users/local/DRTxlpkC/items/5ZVRBQ47"],"uri":["http://zotero.org/users/local/DRTxlpkC/items/5ZVRBQ47"],"itemData":{"id":1252,"type":"book","title":"The Enemy: An Intellectual Portrait of Carl Schmitt","publisher":"Verso","publisher-place":"London","event-place":"London","author":[{"family":"Balakrishnan","given":"Gopal"}],"issued":{"date-parts":[["2000"]]}}}],"schema":"https://github.com/citation-style-language/schema/raw/master/csl-citation.json"} </w:instrText>
      </w:r>
      <w:r w:rsidRPr="007A7A4F">
        <w:rPr>
          <w:rFonts w:ascii="Times New Roman" w:hAnsi="Times New Roman" w:cs="Times New Roman"/>
        </w:rPr>
        <w:fldChar w:fldCharType="separate"/>
      </w:r>
      <w:r w:rsidRPr="007A7A4F">
        <w:rPr>
          <w:rFonts w:ascii="Times New Roman" w:hAnsi="Times New Roman" w:cs="Times New Roman"/>
        </w:rPr>
        <w:t xml:space="preserve">Balakrishnan, </w:t>
      </w:r>
      <w:r w:rsidRPr="007A7A4F">
        <w:rPr>
          <w:rFonts w:ascii="Times New Roman" w:hAnsi="Times New Roman" w:cs="Times New Roman"/>
          <w:i/>
          <w:iCs/>
        </w:rPr>
        <w:t>The Enemy: An Intellectual Portrait of Carl Schmitt</w:t>
      </w:r>
      <w:r w:rsidRPr="007A7A4F">
        <w:rPr>
          <w:rFonts w:ascii="Times New Roman" w:hAnsi="Times New Roman" w:cs="Times New Roman"/>
          <w:iCs/>
        </w:rPr>
        <w:t>, 221-251</w:t>
      </w:r>
      <w:r w:rsidRPr="007A7A4F">
        <w:rPr>
          <w:rFonts w:ascii="Times New Roman" w:hAnsi="Times New Roman" w:cs="Times New Roman"/>
        </w:rPr>
        <w:t>.</w:t>
      </w:r>
      <w:r w:rsidRPr="007A7A4F">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3C09" w:rsidRPr="00CB3C09" w:rsidRDefault="00CB3C09" w:rsidP="00CB3C09">
    <w:pPr>
      <w:pStyle w:val="Header"/>
      <w:jc w:val="center"/>
      <w:rPr>
        <w:rFonts w:ascii="Times New Roman" w:hAnsi="Times New Roman" w:cs="Times New Roman"/>
        <w:i/>
        <w:sz w:val="24"/>
        <w:szCs w:val="24"/>
      </w:rPr>
    </w:pPr>
    <w:r w:rsidRPr="00CB3C09">
      <w:rPr>
        <w:rFonts w:ascii="Times New Roman" w:hAnsi="Times New Roman" w:cs="Times New Roman"/>
        <w:i/>
        <w:sz w:val="24"/>
        <w:szCs w:val="24"/>
      </w:rPr>
      <w:t>This is a preprint version</w:t>
    </w:r>
  </w:p>
  <w:p w:rsidR="00CB3C09" w:rsidRPr="00CB3C09" w:rsidRDefault="00CB3C09" w:rsidP="00CB3C09">
    <w:pPr>
      <w:pStyle w:val="Header"/>
      <w:jc w:val="center"/>
      <w:rPr>
        <w:sz w:val="24"/>
        <w:szCs w:val="24"/>
      </w:rPr>
    </w:pPr>
    <w:r w:rsidRPr="00CB3C09">
      <w:rPr>
        <w:rFonts w:ascii="Times New Roman" w:hAnsi="Times New Roman" w:cs="Times New Roman"/>
        <w:i/>
        <w:sz w:val="24"/>
        <w:szCs w:val="24"/>
      </w:rPr>
      <w:t>The ‘online first’ version of the published article can be found here:</w:t>
    </w:r>
  </w:p>
  <w:p w:rsidR="00CB3C09" w:rsidRPr="00CB3C09" w:rsidRDefault="00CB3C09" w:rsidP="00CB3C09">
    <w:pPr>
      <w:pStyle w:val="Header"/>
      <w:jc w:val="center"/>
      <w:rPr>
        <w:rFonts w:ascii="Times New Roman" w:hAnsi="Times New Roman" w:cs="Times New Roman"/>
        <w:i/>
        <w:sz w:val="24"/>
        <w:szCs w:val="24"/>
      </w:rPr>
    </w:pPr>
    <w:r w:rsidRPr="00CB3C09">
      <w:rPr>
        <w:rFonts w:ascii="Times New Roman" w:hAnsi="Times New Roman" w:cs="Times New Roman"/>
        <w:i/>
        <w:sz w:val="24"/>
        <w:szCs w:val="24"/>
      </w:rPr>
      <w:t xml:space="preserve"> </w:t>
    </w:r>
    <w:r w:rsidRPr="00CB3C09">
      <w:rPr>
        <w:rFonts w:ascii="Times New Roman" w:hAnsi="Times New Roman" w:cs="Times New Roman"/>
        <w:sz w:val="24"/>
        <w:szCs w:val="24"/>
      </w:rPr>
      <w:t>https://doi.org/10.1177/0191453720916514</w:t>
    </w:r>
  </w:p>
  <w:p w:rsidR="00CB3C09" w:rsidRDefault="00CB3C09" w:rsidP="00CB3C09">
    <w:pPr>
      <w:pStyle w:val="Heade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7987"/>
    <w:rsid w:val="0007785F"/>
    <w:rsid w:val="002D4F82"/>
    <w:rsid w:val="00316D9B"/>
    <w:rsid w:val="003753E8"/>
    <w:rsid w:val="00460945"/>
    <w:rsid w:val="00567DAD"/>
    <w:rsid w:val="00574AD5"/>
    <w:rsid w:val="007A3B8F"/>
    <w:rsid w:val="007F685F"/>
    <w:rsid w:val="00897987"/>
    <w:rsid w:val="009439CA"/>
    <w:rsid w:val="00C53512"/>
    <w:rsid w:val="00C547EF"/>
    <w:rsid w:val="00C7712E"/>
    <w:rsid w:val="00CB3C09"/>
    <w:rsid w:val="00CF0431"/>
    <w:rsid w:val="00DD04DA"/>
    <w:rsid w:val="00E73848"/>
    <w:rsid w:val="00EC40BA"/>
    <w:rsid w:val="00F166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37CF26"/>
  <w15:docId w15:val="{0DA566E8-2C6A-4F7D-A56A-9F574929C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79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97987"/>
    <w:pPr>
      <w:spacing w:after="0" w:line="240" w:lineRule="auto"/>
    </w:pPr>
    <w:rPr>
      <w:sz w:val="20"/>
      <w:szCs w:val="20"/>
    </w:rPr>
  </w:style>
  <w:style w:type="character" w:customStyle="1" w:styleId="FootnoteTextChar">
    <w:name w:val="Footnote Text Char"/>
    <w:basedOn w:val="DefaultParagraphFont"/>
    <w:link w:val="FootnoteText"/>
    <w:uiPriority w:val="99"/>
    <w:rsid w:val="00897987"/>
    <w:rPr>
      <w:sz w:val="20"/>
      <w:szCs w:val="20"/>
    </w:rPr>
  </w:style>
  <w:style w:type="character" w:styleId="FootnoteReference">
    <w:name w:val="footnote reference"/>
    <w:basedOn w:val="DefaultParagraphFont"/>
    <w:uiPriority w:val="99"/>
    <w:semiHidden/>
    <w:unhideWhenUsed/>
    <w:rsid w:val="00897987"/>
    <w:rPr>
      <w:vertAlign w:val="superscript"/>
    </w:rPr>
  </w:style>
  <w:style w:type="character" w:customStyle="1" w:styleId="normaltextrun">
    <w:name w:val="normaltextrun"/>
    <w:basedOn w:val="DefaultParagraphFont"/>
    <w:rsid w:val="00897987"/>
  </w:style>
  <w:style w:type="paragraph" w:customStyle="1" w:styleId="paragraph">
    <w:name w:val="paragraph"/>
    <w:basedOn w:val="Normal"/>
    <w:rsid w:val="008979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897987"/>
  </w:style>
  <w:style w:type="paragraph" w:styleId="Header">
    <w:name w:val="header"/>
    <w:basedOn w:val="Normal"/>
    <w:link w:val="HeaderChar"/>
    <w:uiPriority w:val="99"/>
    <w:unhideWhenUsed/>
    <w:rsid w:val="008979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7987"/>
  </w:style>
  <w:style w:type="paragraph" w:styleId="Bibliography">
    <w:name w:val="Bibliography"/>
    <w:basedOn w:val="Normal"/>
    <w:next w:val="Normal"/>
    <w:uiPriority w:val="37"/>
    <w:unhideWhenUsed/>
    <w:rsid w:val="00897987"/>
    <w:pPr>
      <w:ind w:left="720" w:hanging="720"/>
    </w:pPr>
  </w:style>
  <w:style w:type="character" w:styleId="Emphasis">
    <w:name w:val="Emphasis"/>
    <w:basedOn w:val="DefaultParagraphFont"/>
    <w:uiPriority w:val="20"/>
    <w:qFormat/>
    <w:rsid w:val="00897987"/>
    <w:rPr>
      <w:i/>
      <w:iCs/>
    </w:rPr>
  </w:style>
  <w:style w:type="paragraph" w:styleId="Footer">
    <w:name w:val="footer"/>
    <w:basedOn w:val="Normal"/>
    <w:link w:val="FooterChar"/>
    <w:uiPriority w:val="99"/>
    <w:unhideWhenUsed/>
    <w:rsid w:val="008979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7987"/>
  </w:style>
  <w:style w:type="character" w:styleId="Hyperlink">
    <w:name w:val="Hyperlink"/>
    <w:basedOn w:val="DefaultParagraphFont"/>
    <w:uiPriority w:val="99"/>
    <w:semiHidden/>
    <w:unhideWhenUsed/>
    <w:rsid w:val="00CB3C0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26</Pages>
  <Words>8995</Words>
  <Characters>5127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ry Busk</dc:creator>
  <cp:keywords/>
  <dc:description/>
  <cp:lastModifiedBy>Larry Busk</cp:lastModifiedBy>
  <cp:revision>8</cp:revision>
  <dcterms:created xsi:type="dcterms:W3CDTF">2020-03-10T23:06:00Z</dcterms:created>
  <dcterms:modified xsi:type="dcterms:W3CDTF">2020-04-03T14:10:00Z</dcterms:modified>
</cp:coreProperties>
</file>